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6CF7E5" w14:textId="77777777" w:rsidR="00937B8A" w:rsidRDefault="00937B8A" w:rsidP="00937B8A">
      <w:r>
        <w:rPr>
          <w:noProof/>
          <w:lang w:val="en-GB" w:eastAsia="en-GB"/>
        </w:rPr>
        <w:pict w14:anchorId="254E42FF">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margin-left:5in;margin-top:-45pt;width:101.35pt;height:76.6pt;z-index:2">
            <v:imagedata r:id="rId7" o:title="NCI_logo"/>
          </v:shape>
        </w:pict>
      </w:r>
    </w:p>
    <w:p w14:paraId="5D6EDC10" w14:textId="77777777" w:rsidR="00937B8A" w:rsidRDefault="00937B8A" w:rsidP="00937B8A"/>
    <w:p w14:paraId="00FD43C8" w14:textId="77777777" w:rsidR="00937B8A" w:rsidRDefault="00937B8A" w:rsidP="00937B8A"/>
    <w:p w14:paraId="0F1E0DB3" w14:textId="77777777" w:rsidR="00937B8A" w:rsidRDefault="00937B8A" w:rsidP="00937B8A"/>
    <w:p w14:paraId="0F004ECB" w14:textId="77777777" w:rsidR="00937B8A" w:rsidRDefault="00937B8A" w:rsidP="00937B8A">
      <w:pPr>
        <w:jc w:val="center"/>
        <w:rPr>
          <w:b/>
          <w:sz w:val="22"/>
          <w:szCs w:val="22"/>
        </w:rPr>
      </w:pPr>
      <w:smartTag w:uri="urn:schemas-microsoft-com:office:smarttags" w:element="PlaceName">
        <w:r w:rsidRPr="009F0449">
          <w:rPr>
            <w:b/>
            <w:sz w:val="22"/>
            <w:szCs w:val="22"/>
          </w:rPr>
          <w:t>National</w:t>
        </w:r>
      </w:smartTag>
      <w:r w:rsidRPr="009F0449">
        <w:rPr>
          <w:b/>
          <w:sz w:val="22"/>
          <w:szCs w:val="22"/>
        </w:rPr>
        <w:t xml:space="preserve"> </w:t>
      </w:r>
      <w:smartTag w:uri="urn:schemas-microsoft-com:office:smarttags" w:element="PlaceType">
        <w:r w:rsidRPr="009F0449">
          <w:rPr>
            <w:b/>
            <w:sz w:val="22"/>
            <w:szCs w:val="22"/>
          </w:rPr>
          <w:t>College</w:t>
        </w:r>
      </w:smartTag>
      <w:r w:rsidRPr="009F0449">
        <w:rPr>
          <w:b/>
          <w:sz w:val="22"/>
          <w:szCs w:val="22"/>
        </w:rPr>
        <w:t xml:space="preserve"> of </w:t>
      </w:r>
      <w:smartTag w:uri="urn:schemas-microsoft-com:office:smarttags" w:element="country-region">
        <w:r w:rsidRPr="009F0449">
          <w:rPr>
            <w:b/>
            <w:sz w:val="22"/>
            <w:szCs w:val="22"/>
          </w:rPr>
          <w:t>Ireland</w:t>
        </w:r>
      </w:smartTag>
    </w:p>
    <w:p w14:paraId="19DB7AA8" w14:textId="77777777" w:rsidR="00937B8A" w:rsidRPr="009F0449" w:rsidRDefault="00937B8A" w:rsidP="00937B8A">
      <w:pPr>
        <w:rPr>
          <w:b/>
          <w:sz w:val="22"/>
          <w:szCs w:val="22"/>
        </w:rPr>
      </w:pPr>
    </w:p>
    <w:p w14:paraId="13FD4401" w14:textId="77777777" w:rsidR="00937B8A" w:rsidRPr="009F0449" w:rsidRDefault="00937B8A" w:rsidP="00937B8A">
      <w:pPr>
        <w:jc w:val="center"/>
        <w:rPr>
          <w:b/>
          <w:sz w:val="22"/>
          <w:szCs w:val="22"/>
        </w:rPr>
      </w:pPr>
      <w:r w:rsidRPr="009F0449">
        <w:rPr>
          <w:b/>
          <w:sz w:val="22"/>
          <w:szCs w:val="22"/>
        </w:rPr>
        <w:t>Project Submission Sheet</w:t>
      </w:r>
      <w:r>
        <w:rPr>
          <w:b/>
          <w:sz w:val="22"/>
          <w:szCs w:val="22"/>
        </w:rPr>
        <w:t xml:space="preserve"> </w:t>
      </w:r>
    </w:p>
    <w:p w14:paraId="7626A8B3" w14:textId="77777777" w:rsidR="00937B8A" w:rsidRDefault="00937B8A" w:rsidP="00937B8A"/>
    <w:p w14:paraId="4422C46A" w14:textId="77777777" w:rsidR="00937B8A" w:rsidRDefault="00937B8A" w:rsidP="00937B8A"/>
    <w:tbl>
      <w:tblPr>
        <w:tblW w:w="0" w:type="auto"/>
        <w:tblLook w:val="01E0" w:firstRow="1" w:lastRow="1" w:firstColumn="1" w:lastColumn="1" w:noHBand="0" w:noVBand="0"/>
      </w:tblPr>
      <w:tblGrid>
        <w:gridCol w:w="1215"/>
        <w:gridCol w:w="4372"/>
        <w:gridCol w:w="1687"/>
        <w:gridCol w:w="1968"/>
      </w:tblGrid>
      <w:tr w:rsidR="00937B8A" w14:paraId="36805350" w14:textId="77777777" w:rsidTr="00B93977">
        <w:tc>
          <w:tcPr>
            <w:tcW w:w="1901" w:type="dxa"/>
            <w:shd w:val="clear" w:color="auto" w:fill="auto"/>
          </w:tcPr>
          <w:p w14:paraId="04D5EF9A" w14:textId="77777777" w:rsidR="00937B8A" w:rsidRPr="00B2385F" w:rsidRDefault="00937B8A" w:rsidP="00B93977">
            <w:pPr>
              <w:rPr>
                <w:b/>
              </w:rPr>
            </w:pPr>
          </w:p>
          <w:p w14:paraId="1E55994D" w14:textId="77777777" w:rsidR="00937B8A" w:rsidRPr="00B2385F" w:rsidRDefault="00937B8A" w:rsidP="00B93977">
            <w:pPr>
              <w:rPr>
                <w:b/>
              </w:rPr>
            </w:pPr>
            <w:r w:rsidRPr="00B2385F">
              <w:rPr>
                <w:b/>
              </w:rPr>
              <w:t>Student Name:</w:t>
            </w:r>
          </w:p>
        </w:tc>
        <w:tc>
          <w:tcPr>
            <w:tcW w:w="6621" w:type="dxa"/>
            <w:gridSpan w:val="3"/>
            <w:shd w:val="clear" w:color="auto" w:fill="auto"/>
          </w:tcPr>
          <w:p w14:paraId="54E6D4D8" w14:textId="77777777" w:rsidR="00937B8A" w:rsidRDefault="00937B8A" w:rsidP="00B93977">
            <w:r>
              <w:t>Laith Waqas Mohammed</w:t>
            </w:r>
          </w:p>
        </w:tc>
      </w:tr>
      <w:tr w:rsidR="00937B8A" w14:paraId="5DB20A91" w14:textId="77777777" w:rsidTr="00B93977">
        <w:tc>
          <w:tcPr>
            <w:tcW w:w="1901" w:type="dxa"/>
            <w:shd w:val="clear" w:color="auto" w:fill="auto"/>
          </w:tcPr>
          <w:p w14:paraId="7408ECAA" w14:textId="77777777" w:rsidR="00937B8A" w:rsidRPr="00B2385F" w:rsidRDefault="00937B8A" w:rsidP="00B93977">
            <w:pPr>
              <w:rPr>
                <w:b/>
              </w:rPr>
            </w:pPr>
          </w:p>
          <w:p w14:paraId="156C3656" w14:textId="77777777" w:rsidR="00937B8A" w:rsidRPr="00B2385F" w:rsidRDefault="00937B8A" w:rsidP="00B93977">
            <w:pPr>
              <w:rPr>
                <w:b/>
              </w:rPr>
            </w:pPr>
            <w:r w:rsidRPr="00B2385F">
              <w:rPr>
                <w:b/>
              </w:rPr>
              <w:t>Student ID:</w:t>
            </w:r>
          </w:p>
        </w:tc>
        <w:tc>
          <w:tcPr>
            <w:tcW w:w="6621" w:type="dxa"/>
            <w:gridSpan w:val="3"/>
            <w:shd w:val="clear" w:color="auto" w:fill="auto"/>
          </w:tcPr>
          <w:p w14:paraId="736D4F64" w14:textId="77777777" w:rsidR="00937B8A" w:rsidRDefault="00937B8A" w:rsidP="00B93977"/>
          <w:p w14:paraId="438B9A7A" w14:textId="77777777" w:rsidR="00937B8A" w:rsidRDefault="00937B8A" w:rsidP="00B93977">
            <w:r>
              <w:t>X23103493</w:t>
            </w:r>
          </w:p>
        </w:tc>
      </w:tr>
      <w:tr w:rsidR="00937B8A" w14:paraId="59A747D7" w14:textId="77777777" w:rsidTr="00B93977">
        <w:tc>
          <w:tcPr>
            <w:tcW w:w="1901" w:type="dxa"/>
            <w:shd w:val="clear" w:color="auto" w:fill="auto"/>
          </w:tcPr>
          <w:p w14:paraId="124C4B20" w14:textId="77777777" w:rsidR="00937B8A" w:rsidRPr="00B2385F" w:rsidRDefault="00937B8A" w:rsidP="00B93977">
            <w:pPr>
              <w:rPr>
                <w:b/>
              </w:rPr>
            </w:pPr>
          </w:p>
          <w:p w14:paraId="13EAB410" w14:textId="77777777" w:rsidR="00937B8A" w:rsidRPr="00B2385F" w:rsidRDefault="00937B8A" w:rsidP="00B93977">
            <w:pPr>
              <w:rPr>
                <w:b/>
              </w:rPr>
            </w:pPr>
            <w:r w:rsidRPr="00B2385F">
              <w:rPr>
                <w:b/>
              </w:rPr>
              <w:t>Programme:</w:t>
            </w:r>
          </w:p>
        </w:tc>
        <w:tc>
          <w:tcPr>
            <w:tcW w:w="3787" w:type="dxa"/>
            <w:shd w:val="clear" w:color="auto" w:fill="auto"/>
          </w:tcPr>
          <w:p w14:paraId="2E0A8E73" w14:textId="77777777" w:rsidR="00937B8A" w:rsidRDefault="00937B8A" w:rsidP="00B93977"/>
          <w:p w14:paraId="660793F0" w14:textId="77777777" w:rsidR="00937B8A" w:rsidRDefault="00937B8A" w:rsidP="00B93977">
            <w:r>
              <w:t>Data Science BSc + Hons</w:t>
            </w:r>
          </w:p>
        </w:tc>
        <w:tc>
          <w:tcPr>
            <w:tcW w:w="1080" w:type="dxa"/>
            <w:shd w:val="clear" w:color="auto" w:fill="auto"/>
          </w:tcPr>
          <w:p w14:paraId="4BC346F0" w14:textId="77777777" w:rsidR="00937B8A" w:rsidRDefault="00937B8A" w:rsidP="00B93977"/>
          <w:p w14:paraId="1D853C7B" w14:textId="77777777" w:rsidR="00937B8A" w:rsidRPr="00B2385F" w:rsidRDefault="00937B8A" w:rsidP="00B93977">
            <w:pPr>
              <w:rPr>
                <w:b/>
              </w:rPr>
            </w:pPr>
            <w:r w:rsidRPr="00B2385F">
              <w:rPr>
                <w:b/>
              </w:rPr>
              <w:t>Year:</w:t>
            </w:r>
          </w:p>
        </w:tc>
        <w:tc>
          <w:tcPr>
            <w:tcW w:w="1754" w:type="dxa"/>
            <w:shd w:val="clear" w:color="auto" w:fill="auto"/>
          </w:tcPr>
          <w:p w14:paraId="1B6E059D" w14:textId="77777777" w:rsidR="00937B8A" w:rsidRDefault="00937B8A" w:rsidP="00B93977"/>
          <w:p w14:paraId="66DA2416" w14:textId="77777777" w:rsidR="00937B8A" w:rsidRDefault="00937B8A" w:rsidP="00B93977">
            <w:r>
              <w:t>2</w:t>
            </w:r>
          </w:p>
        </w:tc>
      </w:tr>
      <w:tr w:rsidR="00937B8A" w14:paraId="1B2D2937" w14:textId="77777777" w:rsidTr="00B93977">
        <w:tc>
          <w:tcPr>
            <w:tcW w:w="1901" w:type="dxa"/>
            <w:shd w:val="clear" w:color="auto" w:fill="auto"/>
          </w:tcPr>
          <w:p w14:paraId="017BF9DF" w14:textId="77777777" w:rsidR="00937B8A" w:rsidRPr="00B2385F" w:rsidRDefault="00937B8A" w:rsidP="00B93977">
            <w:pPr>
              <w:rPr>
                <w:b/>
              </w:rPr>
            </w:pPr>
          </w:p>
          <w:p w14:paraId="0C2D8FAB" w14:textId="77777777" w:rsidR="00937B8A" w:rsidRPr="00B2385F" w:rsidRDefault="00937B8A" w:rsidP="00B93977">
            <w:pPr>
              <w:rPr>
                <w:b/>
              </w:rPr>
            </w:pPr>
            <w:r w:rsidRPr="00B2385F">
              <w:rPr>
                <w:b/>
              </w:rPr>
              <w:t>Module:</w:t>
            </w:r>
          </w:p>
        </w:tc>
        <w:tc>
          <w:tcPr>
            <w:tcW w:w="6621" w:type="dxa"/>
            <w:gridSpan w:val="3"/>
            <w:shd w:val="clear" w:color="auto" w:fill="auto"/>
          </w:tcPr>
          <w:p w14:paraId="4AED5AAE" w14:textId="77777777" w:rsidR="00937B8A" w:rsidRDefault="00937B8A" w:rsidP="00B93977"/>
          <w:p w14:paraId="0EBC9619" w14:textId="77777777" w:rsidR="00937B8A" w:rsidRPr="00F85947" w:rsidRDefault="00937B8A" w:rsidP="00B93977">
            <w:pPr>
              <w:rPr>
                <w:b/>
                <w:bCs/>
              </w:rPr>
            </w:pPr>
            <w:r w:rsidRPr="00F85947">
              <w:rPr>
                <w:b/>
                <w:bCs/>
              </w:rPr>
              <w:t>Data Visualisation (BSHDS2)</w:t>
            </w:r>
          </w:p>
          <w:p w14:paraId="73D706CF" w14:textId="77777777" w:rsidR="00937B8A" w:rsidRDefault="00937B8A" w:rsidP="00B93977"/>
        </w:tc>
      </w:tr>
      <w:tr w:rsidR="00937B8A" w14:paraId="5F437B74" w14:textId="77777777" w:rsidTr="00B93977">
        <w:tc>
          <w:tcPr>
            <w:tcW w:w="1901" w:type="dxa"/>
            <w:shd w:val="clear" w:color="auto" w:fill="auto"/>
          </w:tcPr>
          <w:p w14:paraId="2E92D9C1" w14:textId="77777777" w:rsidR="00937B8A" w:rsidRPr="00B2385F" w:rsidRDefault="00937B8A" w:rsidP="00B93977">
            <w:pPr>
              <w:rPr>
                <w:b/>
              </w:rPr>
            </w:pPr>
          </w:p>
          <w:p w14:paraId="52B8927C" w14:textId="77777777" w:rsidR="00937B8A" w:rsidRPr="00B2385F" w:rsidRDefault="00937B8A" w:rsidP="00B93977">
            <w:pPr>
              <w:rPr>
                <w:b/>
              </w:rPr>
            </w:pPr>
            <w:r w:rsidRPr="00B2385F">
              <w:rPr>
                <w:b/>
              </w:rPr>
              <w:t>Lecturer:</w:t>
            </w:r>
          </w:p>
        </w:tc>
        <w:tc>
          <w:tcPr>
            <w:tcW w:w="6621" w:type="dxa"/>
            <w:gridSpan w:val="3"/>
            <w:shd w:val="clear" w:color="auto" w:fill="auto"/>
          </w:tcPr>
          <w:p w14:paraId="0DD882EE" w14:textId="77777777" w:rsidR="00937B8A" w:rsidRDefault="00937B8A" w:rsidP="00B93977"/>
          <w:p w14:paraId="46239CCF" w14:textId="77777777" w:rsidR="00937B8A" w:rsidRDefault="00937B8A" w:rsidP="00B93977">
            <w:r>
              <w:t>12/13/2024</w:t>
            </w:r>
          </w:p>
        </w:tc>
      </w:tr>
      <w:tr w:rsidR="00937B8A" w14:paraId="06FADB1D" w14:textId="77777777" w:rsidTr="00B93977">
        <w:tc>
          <w:tcPr>
            <w:tcW w:w="1901" w:type="dxa"/>
            <w:shd w:val="clear" w:color="auto" w:fill="auto"/>
          </w:tcPr>
          <w:p w14:paraId="3AE3EB34" w14:textId="77777777" w:rsidR="00937B8A" w:rsidRPr="00B2385F" w:rsidRDefault="00937B8A" w:rsidP="00B93977">
            <w:pPr>
              <w:rPr>
                <w:b/>
              </w:rPr>
            </w:pPr>
            <w:r w:rsidRPr="00B2385F">
              <w:rPr>
                <w:b/>
              </w:rPr>
              <w:t>Submission Due Date:</w:t>
            </w:r>
          </w:p>
        </w:tc>
        <w:tc>
          <w:tcPr>
            <w:tcW w:w="6621" w:type="dxa"/>
            <w:gridSpan w:val="3"/>
            <w:shd w:val="clear" w:color="auto" w:fill="auto"/>
          </w:tcPr>
          <w:p w14:paraId="54C31077" w14:textId="77777777" w:rsidR="00937B8A" w:rsidRDefault="00937B8A" w:rsidP="00B93977"/>
          <w:p w14:paraId="5A5B989E" w14:textId="77777777" w:rsidR="00937B8A" w:rsidRDefault="00937B8A" w:rsidP="00B93977">
            <w:r>
              <w:t>………………………………………………………………………………………………………………</w:t>
            </w:r>
          </w:p>
        </w:tc>
      </w:tr>
      <w:tr w:rsidR="00937B8A" w14:paraId="24FF05AD" w14:textId="77777777" w:rsidTr="00B93977">
        <w:tc>
          <w:tcPr>
            <w:tcW w:w="1901" w:type="dxa"/>
            <w:shd w:val="clear" w:color="auto" w:fill="auto"/>
          </w:tcPr>
          <w:p w14:paraId="60B4A8B9" w14:textId="77777777" w:rsidR="00937B8A" w:rsidRPr="00B2385F" w:rsidRDefault="00937B8A" w:rsidP="00B93977">
            <w:pPr>
              <w:rPr>
                <w:b/>
              </w:rPr>
            </w:pPr>
          </w:p>
          <w:p w14:paraId="0DB99C19" w14:textId="77777777" w:rsidR="00937B8A" w:rsidRPr="00B2385F" w:rsidRDefault="00937B8A" w:rsidP="00B93977">
            <w:pPr>
              <w:rPr>
                <w:b/>
              </w:rPr>
            </w:pPr>
            <w:r w:rsidRPr="00B2385F">
              <w:rPr>
                <w:b/>
              </w:rPr>
              <w:t>Project Title:</w:t>
            </w:r>
          </w:p>
        </w:tc>
        <w:tc>
          <w:tcPr>
            <w:tcW w:w="6621" w:type="dxa"/>
            <w:gridSpan w:val="3"/>
            <w:shd w:val="clear" w:color="auto" w:fill="auto"/>
          </w:tcPr>
          <w:p w14:paraId="24A62B39" w14:textId="77777777" w:rsidR="00937B8A" w:rsidRDefault="00937B8A" w:rsidP="00B93977"/>
          <w:p w14:paraId="15D4EFC5" w14:textId="77777777" w:rsidR="00937B8A" w:rsidRPr="00F85947" w:rsidRDefault="00937B8A" w:rsidP="00B93977">
            <w:r>
              <w:t>What Drives A Movies Success?</w:t>
            </w:r>
          </w:p>
        </w:tc>
      </w:tr>
      <w:tr w:rsidR="00937B8A" w14:paraId="4DDE0E50" w14:textId="77777777" w:rsidTr="00B93977">
        <w:tc>
          <w:tcPr>
            <w:tcW w:w="1901" w:type="dxa"/>
            <w:shd w:val="clear" w:color="auto" w:fill="auto"/>
            <w:vAlign w:val="bottom"/>
          </w:tcPr>
          <w:p w14:paraId="66897EA9" w14:textId="77777777" w:rsidR="00937B8A" w:rsidRPr="00B2385F" w:rsidRDefault="00937B8A" w:rsidP="00B93977">
            <w:pPr>
              <w:rPr>
                <w:b/>
              </w:rPr>
            </w:pPr>
            <w:r w:rsidRPr="00B2385F">
              <w:rPr>
                <w:b/>
              </w:rPr>
              <w:t>Word Count:</w:t>
            </w:r>
          </w:p>
        </w:tc>
        <w:tc>
          <w:tcPr>
            <w:tcW w:w="6621" w:type="dxa"/>
            <w:gridSpan w:val="3"/>
            <w:shd w:val="clear" w:color="auto" w:fill="auto"/>
          </w:tcPr>
          <w:p w14:paraId="43CCF7CE" w14:textId="77777777" w:rsidR="00937B8A" w:rsidRDefault="00937B8A" w:rsidP="00B93977"/>
          <w:p w14:paraId="294B6E95" w14:textId="77777777" w:rsidR="00937B8A" w:rsidRDefault="00937B8A" w:rsidP="00B93977">
            <w:r>
              <w:t>3025</w:t>
            </w:r>
          </w:p>
        </w:tc>
      </w:tr>
    </w:tbl>
    <w:p w14:paraId="5AD7F824" w14:textId="77777777" w:rsidR="00937B8A" w:rsidRDefault="00937B8A" w:rsidP="00937B8A"/>
    <w:p w14:paraId="2A575831" w14:textId="77777777" w:rsidR="00937B8A" w:rsidRDefault="00937B8A" w:rsidP="00937B8A"/>
    <w:p w14:paraId="73DF24D7" w14:textId="77777777" w:rsidR="00937B8A" w:rsidRPr="009F0449" w:rsidRDefault="00937B8A" w:rsidP="00937B8A">
      <w:pPr>
        <w:pStyle w:val="BodyText"/>
        <w:jc w:val="both"/>
        <w:rPr>
          <w:rFonts w:ascii="Verdana" w:hAnsi="Verdana"/>
          <w:sz w:val="18"/>
          <w:szCs w:val="18"/>
        </w:rPr>
      </w:pPr>
      <w:r w:rsidRPr="009F0449">
        <w:rPr>
          <w:rFonts w:ascii="Verdana" w:hAnsi="Verdana"/>
          <w:sz w:val="18"/>
          <w:szCs w:val="18"/>
        </w:rPr>
        <w:t>I her</w:t>
      </w:r>
      <w:r>
        <w:rPr>
          <w:rFonts w:ascii="Verdana" w:hAnsi="Verdana"/>
          <w:sz w:val="18"/>
          <w:szCs w:val="18"/>
        </w:rPr>
        <w:t>e</w:t>
      </w:r>
      <w:r w:rsidRPr="009F0449">
        <w:rPr>
          <w:rFonts w:ascii="Verdana" w:hAnsi="Verdana"/>
          <w:sz w:val="18"/>
          <w:szCs w:val="18"/>
        </w:rPr>
        <w:t>by certify that the information contained in this (my submission) is information pertaining to research I conducted for this project.  All information other than my own contribution will be fully referenced and listed in the relevant bibliography section at the rear of the project.</w:t>
      </w:r>
    </w:p>
    <w:p w14:paraId="52955287" w14:textId="77777777" w:rsidR="00937B8A" w:rsidRPr="009F0449" w:rsidRDefault="00937B8A" w:rsidP="00937B8A">
      <w:pPr>
        <w:pStyle w:val="BodyText"/>
        <w:jc w:val="both"/>
        <w:rPr>
          <w:rFonts w:ascii="Verdana" w:hAnsi="Verdana"/>
          <w:sz w:val="18"/>
          <w:szCs w:val="18"/>
        </w:rPr>
      </w:pPr>
      <w:r w:rsidRPr="009F0449">
        <w:rPr>
          <w:rFonts w:ascii="Verdana" w:hAnsi="Verdana"/>
          <w:sz w:val="18"/>
          <w:szCs w:val="18"/>
          <w:u w:val="single"/>
        </w:rPr>
        <w:t>ALL</w:t>
      </w:r>
      <w:r w:rsidRPr="009F0449">
        <w:rPr>
          <w:rFonts w:ascii="Verdana" w:hAnsi="Verdana"/>
          <w:sz w:val="18"/>
          <w:szCs w:val="18"/>
        </w:rPr>
        <w:t xml:space="preserve"> internet material must be referenced in the </w:t>
      </w:r>
      <w:r>
        <w:rPr>
          <w:rFonts w:ascii="Verdana" w:hAnsi="Verdana"/>
          <w:sz w:val="18"/>
          <w:szCs w:val="18"/>
        </w:rPr>
        <w:t>references</w:t>
      </w:r>
      <w:r w:rsidRPr="009F0449">
        <w:rPr>
          <w:rFonts w:ascii="Verdana" w:hAnsi="Verdana"/>
          <w:sz w:val="18"/>
          <w:szCs w:val="18"/>
        </w:rPr>
        <w:t xml:space="preserve"> section.  Students are encouraged to use the Harvard Referencing Standard supplied by the Library.  To use other author's written or electronic work is illegal (plagiarism) and may result in disciplinary action.  Students may be required to undergo a viva (oral examination) if there is suspicion about the validity of their submitted work.</w:t>
      </w:r>
    </w:p>
    <w:p w14:paraId="458BD9C9" w14:textId="77777777" w:rsidR="00937B8A" w:rsidRDefault="00937B8A" w:rsidP="00937B8A"/>
    <w:p w14:paraId="212EDE92" w14:textId="77777777" w:rsidR="00937B8A" w:rsidRDefault="00937B8A" w:rsidP="00937B8A"/>
    <w:tbl>
      <w:tblPr>
        <w:tblW w:w="0" w:type="auto"/>
        <w:tblLook w:val="01E0" w:firstRow="1" w:lastRow="1" w:firstColumn="1" w:lastColumn="1" w:noHBand="0" w:noVBand="0"/>
      </w:tblPr>
      <w:tblGrid>
        <w:gridCol w:w="2130"/>
        <w:gridCol w:w="6392"/>
      </w:tblGrid>
      <w:tr w:rsidR="00937B8A" w14:paraId="4D7A61D0" w14:textId="77777777" w:rsidTr="00B93977">
        <w:tc>
          <w:tcPr>
            <w:tcW w:w="2130" w:type="dxa"/>
            <w:shd w:val="clear" w:color="auto" w:fill="auto"/>
          </w:tcPr>
          <w:p w14:paraId="1E1D45C2" w14:textId="77777777" w:rsidR="00937B8A" w:rsidRPr="00B2385F" w:rsidRDefault="00937B8A" w:rsidP="00B93977">
            <w:pPr>
              <w:rPr>
                <w:b/>
              </w:rPr>
            </w:pPr>
          </w:p>
          <w:p w14:paraId="6409D839" w14:textId="77777777" w:rsidR="00937B8A" w:rsidRPr="00B2385F" w:rsidRDefault="00937B8A" w:rsidP="00B93977">
            <w:pPr>
              <w:rPr>
                <w:b/>
              </w:rPr>
            </w:pPr>
            <w:r w:rsidRPr="00B2385F">
              <w:rPr>
                <w:b/>
              </w:rPr>
              <w:t>Signature:</w:t>
            </w:r>
          </w:p>
        </w:tc>
        <w:tc>
          <w:tcPr>
            <w:tcW w:w="6392" w:type="dxa"/>
            <w:shd w:val="clear" w:color="auto" w:fill="auto"/>
          </w:tcPr>
          <w:p w14:paraId="68B8FE1D" w14:textId="77777777" w:rsidR="00937B8A" w:rsidRDefault="00937B8A" w:rsidP="00B93977"/>
          <w:p w14:paraId="1BF97E99" w14:textId="77777777" w:rsidR="00937B8A" w:rsidRDefault="00937B8A" w:rsidP="00B93977">
            <w:r>
              <w:t>Laith W</w:t>
            </w:r>
          </w:p>
        </w:tc>
      </w:tr>
      <w:tr w:rsidR="00937B8A" w14:paraId="78DE8054" w14:textId="77777777" w:rsidTr="00B93977">
        <w:tc>
          <w:tcPr>
            <w:tcW w:w="2130" w:type="dxa"/>
            <w:shd w:val="clear" w:color="auto" w:fill="auto"/>
          </w:tcPr>
          <w:p w14:paraId="6B07452C" w14:textId="77777777" w:rsidR="00937B8A" w:rsidRPr="00B2385F" w:rsidRDefault="00937B8A" w:rsidP="00B93977">
            <w:pPr>
              <w:rPr>
                <w:b/>
              </w:rPr>
            </w:pPr>
          </w:p>
          <w:p w14:paraId="10F5964F" w14:textId="77777777" w:rsidR="00937B8A" w:rsidRPr="00B2385F" w:rsidRDefault="00937B8A" w:rsidP="00B93977">
            <w:pPr>
              <w:rPr>
                <w:b/>
              </w:rPr>
            </w:pPr>
            <w:r w:rsidRPr="00B2385F">
              <w:rPr>
                <w:b/>
              </w:rPr>
              <w:t>Date:</w:t>
            </w:r>
          </w:p>
        </w:tc>
        <w:tc>
          <w:tcPr>
            <w:tcW w:w="6392" w:type="dxa"/>
            <w:shd w:val="clear" w:color="auto" w:fill="auto"/>
          </w:tcPr>
          <w:p w14:paraId="389408C6" w14:textId="77777777" w:rsidR="00937B8A" w:rsidRDefault="00937B8A" w:rsidP="00B93977"/>
          <w:p w14:paraId="222176FD" w14:textId="77777777" w:rsidR="00937B8A" w:rsidRDefault="00937B8A" w:rsidP="00B93977">
            <w:r>
              <w:t>12/13/2024</w:t>
            </w:r>
          </w:p>
        </w:tc>
      </w:tr>
    </w:tbl>
    <w:p w14:paraId="0AEE0E1B" w14:textId="77777777" w:rsidR="00937B8A" w:rsidRDefault="00937B8A" w:rsidP="00937B8A"/>
    <w:p w14:paraId="699FD163" w14:textId="77777777" w:rsidR="00937B8A" w:rsidRDefault="00937B8A" w:rsidP="00937B8A"/>
    <w:p w14:paraId="3330A9EB" w14:textId="77777777" w:rsidR="00937B8A" w:rsidRPr="009F0449" w:rsidRDefault="00937B8A" w:rsidP="00937B8A">
      <w:pPr>
        <w:rPr>
          <w:b/>
        </w:rPr>
      </w:pPr>
      <w:r w:rsidRPr="009F0449">
        <w:rPr>
          <w:b/>
        </w:rPr>
        <w:t>PLEASE READ THE FOLLOWING INSTRUCTIONS:</w:t>
      </w:r>
    </w:p>
    <w:p w14:paraId="6CF365E0" w14:textId="77777777" w:rsidR="00937B8A" w:rsidRDefault="00937B8A" w:rsidP="00937B8A"/>
    <w:p w14:paraId="5098237B" w14:textId="77777777" w:rsidR="00937B8A" w:rsidRDefault="00937B8A" w:rsidP="00937B8A">
      <w:pPr>
        <w:ind w:left="720" w:hanging="720"/>
        <w:jc w:val="both"/>
      </w:pPr>
      <w:r>
        <w:lastRenderedPageBreak/>
        <w:t>1.</w:t>
      </w:r>
      <w:r>
        <w:tab/>
        <w:t>Please attach a completed copy of this sheet to each project (including multiple copies).</w:t>
      </w:r>
    </w:p>
    <w:p w14:paraId="77960F1B" w14:textId="77777777" w:rsidR="00937B8A" w:rsidRDefault="00937B8A" w:rsidP="00937B8A">
      <w:pPr>
        <w:jc w:val="both"/>
      </w:pPr>
      <w:r>
        <w:t>2.</w:t>
      </w:r>
      <w:r>
        <w:tab/>
        <w:t>Projects should be submitted to your Programme Coordinator.</w:t>
      </w:r>
    </w:p>
    <w:p w14:paraId="52CE6E73" w14:textId="77777777" w:rsidR="00937B8A" w:rsidRDefault="00937B8A" w:rsidP="00937B8A">
      <w:pPr>
        <w:ind w:left="720" w:hanging="720"/>
        <w:jc w:val="both"/>
      </w:pPr>
      <w:r>
        <w:t>3.</w:t>
      </w:r>
      <w:r>
        <w:tab/>
      </w:r>
      <w:r w:rsidRPr="009F0449">
        <w:rPr>
          <w:b/>
        </w:rPr>
        <w:t>You must ensure that you retain a HARD COPY of ALL projects</w:t>
      </w:r>
      <w:r>
        <w:t>, both for your own reference and in case a project is lost or mislaid.  It is not sufficient to keep a copy on computer.  Please do not bind projects or place in covers unless specifically requested.</w:t>
      </w:r>
    </w:p>
    <w:p w14:paraId="5470247E" w14:textId="77777777" w:rsidR="00937B8A" w:rsidRPr="009F0449" w:rsidRDefault="00937B8A" w:rsidP="00937B8A">
      <w:pPr>
        <w:ind w:left="720" w:hanging="720"/>
        <w:jc w:val="both"/>
        <w:rPr>
          <w:b/>
        </w:rPr>
      </w:pPr>
      <w:r>
        <w:t>4.</w:t>
      </w:r>
      <w:r>
        <w:tab/>
        <w:t xml:space="preserve">You must ensure that all projects are submitted to your Programme Coordinator on or before the required submission date.  </w:t>
      </w:r>
      <w:r w:rsidRPr="009F0449">
        <w:rPr>
          <w:b/>
        </w:rPr>
        <w:t>Late submissions will incur penalties.</w:t>
      </w:r>
    </w:p>
    <w:p w14:paraId="6D34D322" w14:textId="77777777" w:rsidR="00937B8A" w:rsidRDefault="00937B8A" w:rsidP="00937B8A">
      <w:pPr>
        <w:ind w:left="720" w:hanging="720"/>
        <w:jc w:val="both"/>
      </w:pPr>
      <w:r>
        <w:t>5.</w:t>
      </w:r>
      <w:r>
        <w:tab/>
        <w:t xml:space="preserve">All projects must be submitted and passed in order to successfully complete the year.  </w:t>
      </w:r>
      <w:r w:rsidRPr="009F0449">
        <w:rPr>
          <w:b/>
        </w:rPr>
        <w:t>Any project/assignment not submitted will be marked as a fail.</w:t>
      </w:r>
    </w:p>
    <w:p w14:paraId="1E94A5A2" w14:textId="77777777" w:rsidR="00937B8A" w:rsidRDefault="00937B8A" w:rsidP="00937B8A"/>
    <w:p w14:paraId="47A2E914" w14:textId="77777777" w:rsidR="00937B8A" w:rsidRDefault="00937B8A" w:rsidP="00937B8A"/>
    <w:p w14:paraId="4FD48B11" w14:textId="77777777" w:rsidR="00937B8A" w:rsidRDefault="00937B8A" w:rsidP="00937B8A"/>
    <w:p w14:paraId="27E7ED1C" w14:textId="77777777" w:rsidR="00937B8A" w:rsidRDefault="00937B8A" w:rsidP="00937B8A"/>
    <w:tbl>
      <w:tblPr>
        <w:tblW w:w="0" w:type="auto"/>
        <w:tblBorders>
          <w:top w:val="dotted" w:sz="4" w:space="0" w:color="auto"/>
          <w:left w:val="dotted" w:sz="4" w:space="0" w:color="auto"/>
          <w:bottom w:val="dotted" w:sz="4" w:space="0" w:color="auto"/>
          <w:right w:val="dotted" w:sz="4" w:space="0" w:color="auto"/>
          <w:insideH w:val="dotted" w:sz="4" w:space="0" w:color="auto"/>
          <w:insideV w:val="dotted" w:sz="4" w:space="0" w:color="auto"/>
        </w:tblBorders>
        <w:tblLook w:val="01E0" w:firstRow="1" w:lastRow="1" w:firstColumn="1" w:lastColumn="1" w:noHBand="0" w:noVBand="0"/>
      </w:tblPr>
      <w:tblGrid>
        <w:gridCol w:w="3348"/>
        <w:gridCol w:w="5174"/>
      </w:tblGrid>
      <w:tr w:rsidR="00937B8A" w14:paraId="56ABFD34" w14:textId="77777777" w:rsidTr="00B93977">
        <w:tc>
          <w:tcPr>
            <w:tcW w:w="8522" w:type="dxa"/>
            <w:gridSpan w:val="2"/>
            <w:shd w:val="clear" w:color="auto" w:fill="auto"/>
          </w:tcPr>
          <w:p w14:paraId="07800E29" w14:textId="77777777" w:rsidR="00937B8A" w:rsidRPr="00B2385F" w:rsidRDefault="00937B8A" w:rsidP="00B93977">
            <w:pPr>
              <w:rPr>
                <w:b/>
              </w:rPr>
            </w:pPr>
            <w:r w:rsidRPr="00B2385F">
              <w:rPr>
                <w:b/>
              </w:rPr>
              <w:t>Office Use Only</w:t>
            </w:r>
          </w:p>
        </w:tc>
      </w:tr>
      <w:tr w:rsidR="00937B8A" w14:paraId="5316239A" w14:textId="77777777" w:rsidTr="00B93977">
        <w:tc>
          <w:tcPr>
            <w:tcW w:w="3348" w:type="dxa"/>
            <w:shd w:val="clear" w:color="auto" w:fill="auto"/>
          </w:tcPr>
          <w:p w14:paraId="1F1DAA94" w14:textId="77777777" w:rsidR="00937B8A" w:rsidRDefault="00937B8A" w:rsidP="00B93977">
            <w:r>
              <w:t>Signature:</w:t>
            </w:r>
          </w:p>
        </w:tc>
        <w:tc>
          <w:tcPr>
            <w:tcW w:w="5174" w:type="dxa"/>
            <w:shd w:val="clear" w:color="auto" w:fill="auto"/>
          </w:tcPr>
          <w:p w14:paraId="5025BED0" w14:textId="77777777" w:rsidR="00937B8A" w:rsidRDefault="00937B8A" w:rsidP="00B93977"/>
        </w:tc>
      </w:tr>
      <w:tr w:rsidR="00937B8A" w14:paraId="11B21E1C" w14:textId="77777777" w:rsidTr="00B93977">
        <w:tc>
          <w:tcPr>
            <w:tcW w:w="3348" w:type="dxa"/>
            <w:shd w:val="clear" w:color="auto" w:fill="auto"/>
          </w:tcPr>
          <w:p w14:paraId="1360B652" w14:textId="77777777" w:rsidR="00937B8A" w:rsidRDefault="00937B8A" w:rsidP="00B93977">
            <w:r>
              <w:t>Date:</w:t>
            </w:r>
          </w:p>
        </w:tc>
        <w:tc>
          <w:tcPr>
            <w:tcW w:w="5174" w:type="dxa"/>
            <w:shd w:val="clear" w:color="auto" w:fill="auto"/>
          </w:tcPr>
          <w:p w14:paraId="003F266F" w14:textId="77777777" w:rsidR="00937B8A" w:rsidRDefault="00937B8A" w:rsidP="00B93977"/>
        </w:tc>
      </w:tr>
      <w:tr w:rsidR="00937B8A" w14:paraId="0016766B" w14:textId="77777777" w:rsidTr="00B93977">
        <w:tc>
          <w:tcPr>
            <w:tcW w:w="3348" w:type="dxa"/>
            <w:shd w:val="clear" w:color="auto" w:fill="auto"/>
          </w:tcPr>
          <w:p w14:paraId="7939CAF9" w14:textId="77777777" w:rsidR="00937B8A" w:rsidRDefault="00937B8A" w:rsidP="00B93977">
            <w:r>
              <w:t>Penalty Applied (if applicable):</w:t>
            </w:r>
          </w:p>
        </w:tc>
        <w:tc>
          <w:tcPr>
            <w:tcW w:w="5174" w:type="dxa"/>
            <w:shd w:val="clear" w:color="auto" w:fill="auto"/>
          </w:tcPr>
          <w:p w14:paraId="392CA082" w14:textId="77777777" w:rsidR="00937B8A" w:rsidRDefault="00937B8A" w:rsidP="00B93977"/>
        </w:tc>
      </w:tr>
    </w:tbl>
    <w:p w14:paraId="78C99C84" w14:textId="77777777" w:rsidR="00937B8A" w:rsidRDefault="00937B8A" w:rsidP="00937B8A"/>
    <w:p w14:paraId="69867641" w14:textId="77777777" w:rsidR="00937B8A" w:rsidRDefault="00937B8A" w:rsidP="00937B8A"/>
    <w:p w14:paraId="66737E4B" w14:textId="77777777" w:rsidR="00937B8A" w:rsidRPr="00957C62" w:rsidRDefault="00937B8A" w:rsidP="00937B8A">
      <w:pPr>
        <w:pStyle w:val="Title"/>
        <w:rPr>
          <w:rFonts w:ascii="Segoe UI" w:hAnsi="Segoe UI" w:cs="Segoe UI"/>
          <w:lang w:val="en-US" w:eastAsia="en-US"/>
        </w:rPr>
      </w:pPr>
      <w:r w:rsidRPr="00957C62">
        <w:rPr>
          <w:lang w:val="en-US" w:eastAsia="en-US"/>
        </w:rPr>
        <w:t>AI Acknowledgement Supplement</w:t>
      </w:r>
    </w:p>
    <w:p w14:paraId="77C0E58D" w14:textId="77777777" w:rsidR="00937B8A" w:rsidRPr="00F85947" w:rsidRDefault="00937B8A" w:rsidP="00937B8A">
      <w:pPr>
        <w:rPr>
          <w:b/>
          <w:bCs/>
        </w:rPr>
      </w:pPr>
      <w:r w:rsidRPr="00F85947">
        <w:rPr>
          <w:b/>
          <w:bCs/>
        </w:rPr>
        <w:t>Data Visualisation (BSHDS2)</w:t>
      </w:r>
    </w:p>
    <w:p w14:paraId="3E33380D" w14:textId="77777777" w:rsidR="00937B8A" w:rsidRDefault="00937B8A" w:rsidP="00937B8A">
      <w:pPr>
        <w:pStyle w:val="Heading1"/>
        <w:rPr>
          <w:lang w:eastAsia="en-US"/>
        </w:rPr>
      </w:pPr>
      <w:r>
        <w:rPr>
          <w:lang w:eastAsia="en-US"/>
        </w:rPr>
        <w:t>What Drives A Movies Success?</w:t>
      </w:r>
    </w:p>
    <w:p w14:paraId="4DFA1EDE" w14:textId="77777777" w:rsidR="00937B8A" w:rsidRPr="00957C62" w:rsidRDefault="00937B8A" w:rsidP="00937B8A">
      <w:pPr>
        <w:textAlignment w:val="baseline"/>
        <w:rPr>
          <w:rFonts w:ascii="Segoe UI" w:hAnsi="Segoe UI" w:cs="Segoe UI"/>
          <w:color w:val="5066DB"/>
          <w:sz w:val="44"/>
          <w:szCs w:val="44"/>
          <w:lang w:eastAsia="en-US"/>
        </w:rPr>
      </w:pP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3140"/>
        <w:gridCol w:w="2871"/>
        <w:gridCol w:w="3031"/>
      </w:tblGrid>
      <w:tr w:rsidR="00937B8A" w:rsidRPr="00957C62" w14:paraId="50822837" w14:textId="77777777" w:rsidTr="00B93977">
        <w:trPr>
          <w:trHeight w:val="300"/>
        </w:trPr>
        <w:tc>
          <w:tcPr>
            <w:tcW w:w="4305" w:type="dxa"/>
            <w:tcBorders>
              <w:top w:val="single" w:sz="6" w:space="0" w:color="4472C4"/>
              <w:left w:val="single" w:sz="6" w:space="0" w:color="4472C4"/>
              <w:bottom w:val="single" w:sz="6" w:space="0" w:color="4472C4"/>
              <w:right w:val="nil"/>
            </w:tcBorders>
            <w:shd w:val="clear" w:color="auto" w:fill="4472C4"/>
            <w:hideMark/>
          </w:tcPr>
          <w:p w14:paraId="0F7F03D1"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Your Name/Student Number</w:t>
            </w:r>
            <w:r>
              <w:rPr>
                <w:rFonts w:ascii="Calibri" w:hAnsi="Calibri" w:cs="Calibri"/>
                <w:b/>
                <w:bCs/>
                <w:color w:val="FFFFFF"/>
                <w:lang w:eastAsia="en-US"/>
              </w:rPr>
              <w:t> </w:t>
            </w:r>
          </w:p>
        </w:tc>
        <w:tc>
          <w:tcPr>
            <w:tcW w:w="4305" w:type="dxa"/>
            <w:tcBorders>
              <w:top w:val="single" w:sz="6" w:space="0" w:color="4472C4"/>
              <w:left w:val="nil"/>
              <w:bottom w:val="single" w:sz="6" w:space="0" w:color="4472C4"/>
              <w:right w:val="nil"/>
            </w:tcBorders>
            <w:shd w:val="clear" w:color="auto" w:fill="4472C4"/>
            <w:hideMark/>
          </w:tcPr>
          <w:p w14:paraId="16C22240"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Course</w:t>
            </w:r>
            <w:r>
              <w:rPr>
                <w:rFonts w:ascii="Calibri" w:hAnsi="Calibri" w:cs="Calibri"/>
                <w:b/>
                <w:bCs/>
                <w:color w:val="FFFFFF"/>
                <w:lang w:eastAsia="en-US"/>
              </w:rPr>
              <w:t> </w:t>
            </w:r>
          </w:p>
        </w:tc>
        <w:tc>
          <w:tcPr>
            <w:tcW w:w="4305" w:type="dxa"/>
            <w:tcBorders>
              <w:top w:val="single" w:sz="6" w:space="0" w:color="4472C4"/>
              <w:left w:val="nil"/>
              <w:bottom w:val="single" w:sz="6" w:space="0" w:color="4472C4"/>
              <w:right w:val="single" w:sz="6" w:space="0" w:color="4472C4"/>
            </w:tcBorders>
            <w:shd w:val="clear" w:color="auto" w:fill="4472C4"/>
            <w:hideMark/>
          </w:tcPr>
          <w:p w14:paraId="30A8A301"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Date</w:t>
            </w:r>
            <w:r>
              <w:rPr>
                <w:rFonts w:ascii="Calibri" w:hAnsi="Calibri" w:cs="Calibri"/>
                <w:b/>
                <w:bCs/>
                <w:color w:val="FFFFFF"/>
                <w:lang w:eastAsia="en-US"/>
              </w:rPr>
              <w:t> </w:t>
            </w:r>
          </w:p>
        </w:tc>
      </w:tr>
      <w:tr w:rsidR="00937B8A" w:rsidRPr="00957C62" w14:paraId="71B10A59" w14:textId="77777777" w:rsidTr="00B93977">
        <w:trPr>
          <w:trHeight w:val="300"/>
        </w:trPr>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2C4DB16E" w14:textId="77777777" w:rsidR="00937B8A" w:rsidRPr="00957C62" w:rsidRDefault="00937B8A" w:rsidP="00B93977">
            <w:pPr>
              <w:jc w:val="both"/>
              <w:textAlignment w:val="baseline"/>
              <w:rPr>
                <w:b/>
                <w:bCs/>
                <w:lang w:eastAsia="en-US"/>
              </w:rPr>
            </w:pPr>
            <w:r>
              <w:rPr>
                <w:rFonts w:ascii="Calibri" w:hAnsi="Calibri" w:cs="Calibri"/>
                <w:b/>
                <w:bCs/>
                <w:lang w:eastAsia="en-US"/>
              </w:rPr>
              <w:t> X23103493</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3B9C8E92" w14:textId="77777777" w:rsidR="00937B8A" w:rsidRPr="00957C62" w:rsidRDefault="00937B8A" w:rsidP="00B93977">
            <w:pPr>
              <w:jc w:val="both"/>
              <w:textAlignment w:val="baseline"/>
              <w:rPr>
                <w:lang w:eastAsia="en-US"/>
              </w:rPr>
            </w:pPr>
            <w:r>
              <w:rPr>
                <w:rFonts w:ascii="Calibri" w:hAnsi="Calibri" w:cs="Calibri"/>
                <w:lang w:eastAsia="en-US"/>
              </w:rPr>
              <w:t> BSHDS2</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00164711" w14:textId="77777777" w:rsidR="00937B8A" w:rsidRPr="00957C62" w:rsidRDefault="00937B8A" w:rsidP="00B93977">
            <w:pPr>
              <w:jc w:val="both"/>
              <w:textAlignment w:val="baseline"/>
              <w:rPr>
                <w:lang w:eastAsia="en-US"/>
              </w:rPr>
            </w:pPr>
            <w:r>
              <w:rPr>
                <w:rFonts w:ascii="Calibri" w:hAnsi="Calibri" w:cs="Calibri"/>
                <w:lang w:eastAsia="en-US"/>
              </w:rPr>
              <w:t> 12/13/2024</w:t>
            </w:r>
          </w:p>
        </w:tc>
      </w:tr>
    </w:tbl>
    <w:p w14:paraId="2FE6FADC"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 </w:t>
      </w:r>
    </w:p>
    <w:p w14:paraId="4B329B38"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 xml:space="preserve">This </w:t>
      </w:r>
      <w:r>
        <w:rPr>
          <w:rFonts w:ascii="Calibri" w:hAnsi="Calibri" w:cs="Calibri"/>
          <w:lang w:eastAsia="en-US"/>
        </w:rPr>
        <w:t>section</w:t>
      </w:r>
      <w:r w:rsidRPr="00957C62">
        <w:rPr>
          <w:rFonts w:ascii="Calibri" w:hAnsi="Calibri" w:cs="Calibri"/>
          <w:lang w:eastAsia="en-US"/>
        </w:rPr>
        <w:t xml:space="preserve"> is a supplement to the main assignment,</w:t>
      </w:r>
      <w:r>
        <w:rPr>
          <w:rFonts w:ascii="Calibri" w:hAnsi="Calibri" w:cs="Calibri"/>
          <w:lang w:eastAsia="en-US"/>
        </w:rPr>
        <w:t xml:space="preserve"> to be used if AI was used in any capacity in the creation of your assignment</w:t>
      </w:r>
      <w:r w:rsidRPr="00957C62">
        <w:rPr>
          <w:rFonts w:ascii="Calibri" w:hAnsi="Calibri" w:cs="Calibri"/>
          <w:lang w:eastAsia="en-US"/>
        </w:rPr>
        <w:t>; if you have queries about how to do this, please contact your lecturer. </w:t>
      </w:r>
      <w:r>
        <w:rPr>
          <w:rFonts w:ascii="Calibri" w:hAnsi="Calibri" w:cs="Calibri"/>
          <w:lang w:eastAsia="en-US"/>
        </w:rPr>
        <w:t xml:space="preserve">For an example of how to fill these sections out, please click </w:t>
      </w:r>
      <w:hyperlink r:id="rId8" w:history="1">
        <w:r w:rsidRPr="00F278C5">
          <w:rPr>
            <w:rStyle w:val="Hyperlink"/>
            <w:rFonts w:ascii="Calibri" w:hAnsi="Calibri" w:cs="Calibri"/>
            <w:lang w:eastAsia="en-US"/>
          </w:rPr>
          <w:t>he</w:t>
        </w:r>
        <w:r w:rsidRPr="00F278C5">
          <w:rPr>
            <w:rStyle w:val="Hyperlink"/>
            <w:rFonts w:ascii="Calibri" w:hAnsi="Calibri" w:cs="Calibri"/>
            <w:lang w:eastAsia="en-US"/>
          </w:rPr>
          <w:t>r</w:t>
        </w:r>
        <w:r w:rsidRPr="00F278C5">
          <w:rPr>
            <w:rStyle w:val="Hyperlink"/>
            <w:rFonts w:ascii="Calibri" w:hAnsi="Calibri" w:cs="Calibri"/>
            <w:lang w:eastAsia="en-US"/>
          </w:rPr>
          <w:t>e</w:t>
        </w:r>
      </w:hyperlink>
      <w:r>
        <w:rPr>
          <w:rFonts w:ascii="Calibri" w:hAnsi="Calibri" w:cs="Calibri"/>
          <w:lang w:eastAsia="en-US"/>
        </w:rPr>
        <w:t>.</w:t>
      </w:r>
    </w:p>
    <w:p w14:paraId="6F799041" w14:textId="77777777" w:rsidR="00937B8A" w:rsidRPr="00957C62" w:rsidRDefault="00937B8A" w:rsidP="00937B8A">
      <w:pPr>
        <w:pStyle w:val="Heading1"/>
        <w:rPr>
          <w:rFonts w:ascii="Segoe UI" w:hAnsi="Segoe UI" w:cs="Segoe UI"/>
          <w:lang w:eastAsia="en-US"/>
        </w:rPr>
      </w:pPr>
      <w:r w:rsidRPr="00957C62">
        <w:rPr>
          <w:lang w:eastAsia="en-US"/>
        </w:rPr>
        <w:t>AI Acknowledgment </w:t>
      </w:r>
    </w:p>
    <w:p w14:paraId="259FF072"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This section acknowledges the AI tools that were utilized in the process of completing this assignmen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1645"/>
        <w:gridCol w:w="3817"/>
        <w:gridCol w:w="3580"/>
      </w:tblGrid>
      <w:tr w:rsidR="00937B8A" w:rsidRPr="00957C62" w14:paraId="553134E2" w14:textId="77777777" w:rsidTr="00B93977">
        <w:trPr>
          <w:trHeight w:val="300"/>
        </w:trPr>
        <w:tc>
          <w:tcPr>
            <w:tcW w:w="2115" w:type="dxa"/>
            <w:tcBorders>
              <w:top w:val="single" w:sz="6" w:space="0" w:color="4472C4"/>
              <w:left w:val="single" w:sz="6" w:space="0" w:color="4472C4"/>
              <w:bottom w:val="single" w:sz="6" w:space="0" w:color="4472C4"/>
              <w:right w:val="nil"/>
            </w:tcBorders>
            <w:shd w:val="clear" w:color="auto" w:fill="4472C4"/>
            <w:hideMark/>
          </w:tcPr>
          <w:p w14:paraId="03D80F5F"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Tool Name</w:t>
            </w:r>
            <w:r>
              <w:rPr>
                <w:rFonts w:ascii="Calibri" w:hAnsi="Calibri" w:cs="Calibri"/>
                <w:b/>
                <w:bCs/>
                <w:color w:val="FFFFFF"/>
                <w:lang w:eastAsia="en-US"/>
              </w:rPr>
              <w:t> </w:t>
            </w:r>
          </w:p>
        </w:tc>
        <w:tc>
          <w:tcPr>
            <w:tcW w:w="6510" w:type="dxa"/>
            <w:tcBorders>
              <w:top w:val="single" w:sz="6" w:space="0" w:color="4472C4"/>
              <w:left w:val="nil"/>
              <w:bottom w:val="single" w:sz="6" w:space="0" w:color="4472C4"/>
              <w:right w:val="nil"/>
            </w:tcBorders>
            <w:shd w:val="clear" w:color="auto" w:fill="4472C4"/>
            <w:hideMark/>
          </w:tcPr>
          <w:p w14:paraId="12D26DB5"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Brief Description</w:t>
            </w:r>
            <w:r>
              <w:rPr>
                <w:rFonts w:ascii="Calibri" w:hAnsi="Calibri" w:cs="Calibri"/>
                <w:b/>
                <w:bCs/>
                <w:color w:val="FFFFFF"/>
                <w:lang w:eastAsia="en-US"/>
              </w:rPr>
              <w:t> </w:t>
            </w:r>
          </w:p>
        </w:tc>
        <w:tc>
          <w:tcPr>
            <w:tcW w:w="4305" w:type="dxa"/>
            <w:tcBorders>
              <w:top w:val="single" w:sz="6" w:space="0" w:color="4472C4"/>
              <w:left w:val="nil"/>
              <w:bottom w:val="single" w:sz="6" w:space="0" w:color="4472C4"/>
              <w:right w:val="single" w:sz="6" w:space="0" w:color="4472C4"/>
            </w:tcBorders>
            <w:shd w:val="clear" w:color="auto" w:fill="4472C4"/>
            <w:hideMark/>
          </w:tcPr>
          <w:p w14:paraId="2DC76317" w14:textId="77777777" w:rsidR="00937B8A" w:rsidRPr="00957C62" w:rsidRDefault="00937B8A" w:rsidP="00B93977">
            <w:pPr>
              <w:jc w:val="both"/>
              <w:textAlignment w:val="baseline"/>
              <w:rPr>
                <w:b/>
                <w:bCs/>
                <w:color w:val="FFFFFF"/>
                <w:lang w:eastAsia="en-US"/>
              </w:rPr>
            </w:pPr>
            <w:r w:rsidRPr="00957C62">
              <w:rPr>
                <w:rFonts w:ascii="Calibri" w:hAnsi="Calibri" w:cs="Calibri"/>
                <w:b/>
                <w:bCs/>
                <w:color w:val="FFFFFF"/>
                <w:lang w:eastAsia="en-US"/>
              </w:rPr>
              <w:t>Link to tool</w:t>
            </w:r>
            <w:r>
              <w:rPr>
                <w:rFonts w:ascii="Calibri" w:hAnsi="Calibri" w:cs="Calibri"/>
                <w:b/>
                <w:bCs/>
                <w:color w:val="FFFFFF"/>
                <w:lang w:eastAsia="en-US"/>
              </w:rPr>
              <w:t> </w:t>
            </w:r>
          </w:p>
        </w:tc>
      </w:tr>
      <w:tr w:rsidR="00937B8A" w:rsidRPr="00957C62" w14:paraId="3CD4991E" w14:textId="77777777" w:rsidTr="00B93977">
        <w:trPr>
          <w:trHeight w:val="300"/>
        </w:trPr>
        <w:tc>
          <w:tcPr>
            <w:tcW w:w="2115" w:type="dxa"/>
            <w:tcBorders>
              <w:top w:val="single" w:sz="6" w:space="0" w:color="8EAADB"/>
              <w:left w:val="single" w:sz="6" w:space="0" w:color="8EAADB"/>
              <w:bottom w:val="single" w:sz="6" w:space="0" w:color="8EAADB"/>
              <w:right w:val="single" w:sz="6" w:space="0" w:color="8EAADB"/>
            </w:tcBorders>
            <w:shd w:val="clear" w:color="auto" w:fill="D9E2F3"/>
            <w:hideMark/>
          </w:tcPr>
          <w:p w14:paraId="5BC69F89" w14:textId="77777777" w:rsidR="00937B8A" w:rsidRPr="00957C62" w:rsidRDefault="00937B8A" w:rsidP="00B93977">
            <w:pPr>
              <w:jc w:val="both"/>
              <w:textAlignment w:val="baseline"/>
              <w:rPr>
                <w:b/>
                <w:bCs/>
                <w:lang w:eastAsia="en-US"/>
              </w:rPr>
            </w:pPr>
            <w:r>
              <w:rPr>
                <w:rFonts w:ascii="Calibri" w:hAnsi="Calibri" w:cs="Calibri"/>
                <w:b/>
                <w:bCs/>
                <w:lang w:eastAsia="en-US"/>
              </w:rPr>
              <w:t> Grammarly</w:t>
            </w:r>
          </w:p>
        </w:tc>
        <w:tc>
          <w:tcPr>
            <w:tcW w:w="6510" w:type="dxa"/>
            <w:tcBorders>
              <w:top w:val="single" w:sz="6" w:space="0" w:color="8EAADB"/>
              <w:left w:val="single" w:sz="6" w:space="0" w:color="8EAADB"/>
              <w:bottom w:val="single" w:sz="6" w:space="0" w:color="8EAADB"/>
              <w:right w:val="single" w:sz="6" w:space="0" w:color="8EAADB"/>
            </w:tcBorders>
            <w:shd w:val="clear" w:color="auto" w:fill="D9E2F3"/>
            <w:hideMark/>
          </w:tcPr>
          <w:p w14:paraId="6DE33803" w14:textId="77777777" w:rsidR="00937B8A" w:rsidRPr="00957C62" w:rsidRDefault="00937B8A" w:rsidP="00B93977">
            <w:pPr>
              <w:jc w:val="both"/>
              <w:textAlignment w:val="baseline"/>
              <w:rPr>
                <w:lang w:eastAsia="en-US"/>
              </w:rPr>
            </w:pPr>
            <w:r>
              <w:rPr>
                <w:rFonts w:ascii="Calibri" w:hAnsi="Calibri" w:cs="Calibri"/>
                <w:lang w:eastAsia="en-US"/>
              </w:rPr>
              <w:t xml:space="preserve"> A tool that fixes grammatical mistakes </w:t>
            </w:r>
          </w:p>
        </w:tc>
        <w:tc>
          <w:tcPr>
            <w:tcW w:w="4305" w:type="dxa"/>
            <w:tcBorders>
              <w:top w:val="single" w:sz="6" w:space="0" w:color="8EAADB"/>
              <w:left w:val="single" w:sz="6" w:space="0" w:color="8EAADB"/>
              <w:bottom w:val="single" w:sz="6" w:space="0" w:color="8EAADB"/>
              <w:right w:val="single" w:sz="6" w:space="0" w:color="8EAADB"/>
            </w:tcBorders>
            <w:shd w:val="clear" w:color="auto" w:fill="D9E2F3"/>
            <w:hideMark/>
          </w:tcPr>
          <w:p w14:paraId="40E8C4D9" w14:textId="77777777" w:rsidR="00937B8A" w:rsidRPr="00957C62" w:rsidRDefault="00937B8A" w:rsidP="00B93977">
            <w:pPr>
              <w:jc w:val="both"/>
              <w:textAlignment w:val="baseline"/>
              <w:rPr>
                <w:lang w:eastAsia="en-US"/>
              </w:rPr>
            </w:pPr>
            <w:r>
              <w:rPr>
                <w:rFonts w:ascii="Calibri" w:hAnsi="Calibri" w:cs="Calibri"/>
                <w:lang w:eastAsia="en-US"/>
              </w:rPr>
              <w:t> </w:t>
            </w:r>
            <w:r w:rsidRPr="00F85947">
              <w:rPr>
                <w:rFonts w:ascii="Calibri" w:hAnsi="Calibri" w:cs="Calibri"/>
                <w:lang w:eastAsia="en-US"/>
              </w:rPr>
              <w:t>https://app.grammarly.com/</w:t>
            </w:r>
          </w:p>
        </w:tc>
      </w:tr>
      <w:tr w:rsidR="00937B8A" w:rsidRPr="00957C62" w14:paraId="566B9ADA" w14:textId="77777777" w:rsidTr="00B93977">
        <w:trPr>
          <w:trHeight w:val="300"/>
        </w:trPr>
        <w:tc>
          <w:tcPr>
            <w:tcW w:w="2115" w:type="dxa"/>
            <w:tcBorders>
              <w:top w:val="single" w:sz="6" w:space="0" w:color="8EAADB"/>
              <w:left w:val="single" w:sz="6" w:space="0" w:color="8EAADB"/>
              <w:bottom w:val="single" w:sz="6" w:space="0" w:color="8EAADB"/>
              <w:right w:val="single" w:sz="6" w:space="0" w:color="8EAADB"/>
            </w:tcBorders>
            <w:shd w:val="clear" w:color="auto" w:fill="auto"/>
            <w:hideMark/>
          </w:tcPr>
          <w:p w14:paraId="4302D709" w14:textId="77777777" w:rsidR="00937B8A" w:rsidRPr="00957C62" w:rsidRDefault="00937B8A" w:rsidP="00B93977">
            <w:pPr>
              <w:jc w:val="both"/>
              <w:textAlignment w:val="baseline"/>
              <w:rPr>
                <w:b/>
                <w:bCs/>
                <w:lang w:eastAsia="en-US"/>
              </w:rPr>
            </w:pPr>
            <w:r>
              <w:rPr>
                <w:rFonts w:ascii="Calibri" w:hAnsi="Calibri" w:cs="Calibri"/>
                <w:b/>
                <w:bCs/>
                <w:lang w:eastAsia="en-US"/>
              </w:rPr>
              <w:t> </w:t>
            </w:r>
          </w:p>
        </w:tc>
        <w:tc>
          <w:tcPr>
            <w:tcW w:w="6510" w:type="dxa"/>
            <w:tcBorders>
              <w:top w:val="single" w:sz="6" w:space="0" w:color="8EAADB"/>
              <w:left w:val="single" w:sz="6" w:space="0" w:color="8EAADB"/>
              <w:bottom w:val="single" w:sz="6" w:space="0" w:color="8EAADB"/>
              <w:right w:val="single" w:sz="6" w:space="0" w:color="8EAADB"/>
            </w:tcBorders>
            <w:shd w:val="clear" w:color="auto" w:fill="auto"/>
            <w:hideMark/>
          </w:tcPr>
          <w:p w14:paraId="5F004484" w14:textId="77777777" w:rsidR="00937B8A" w:rsidRPr="00957C62" w:rsidRDefault="00937B8A" w:rsidP="00B93977">
            <w:pPr>
              <w:jc w:val="both"/>
              <w:textAlignment w:val="baseline"/>
              <w:rPr>
                <w:lang w:eastAsia="en-US"/>
              </w:rPr>
            </w:pPr>
            <w:r>
              <w:rPr>
                <w:rFonts w:ascii="Calibri" w:hAnsi="Calibri" w:cs="Calibri"/>
                <w:lang w:eastAsia="en-US"/>
              </w:rPr>
              <w:t> </w:t>
            </w:r>
          </w:p>
        </w:tc>
        <w:tc>
          <w:tcPr>
            <w:tcW w:w="4305" w:type="dxa"/>
            <w:tcBorders>
              <w:top w:val="single" w:sz="6" w:space="0" w:color="8EAADB"/>
              <w:left w:val="single" w:sz="6" w:space="0" w:color="8EAADB"/>
              <w:bottom w:val="single" w:sz="6" w:space="0" w:color="8EAADB"/>
              <w:right w:val="single" w:sz="6" w:space="0" w:color="8EAADB"/>
            </w:tcBorders>
            <w:shd w:val="clear" w:color="auto" w:fill="auto"/>
            <w:hideMark/>
          </w:tcPr>
          <w:p w14:paraId="28516A66" w14:textId="77777777" w:rsidR="00937B8A" w:rsidRPr="00957C62" w:rsidRDefault="00937B8A" w:rsidP="00B93977">
            <w:pPr>
              <w:jc w:val="both"/>
              <w:textAlignment w:val="baseline"/>
              <w:rPr>
                <w:lang w:eastAsia="en-US"/>
              </w:rPr>
            </w:pPr>
            <w:r>
              <w:rPr>
                <w:rFonts w:ascii="Calibri" w:hAnsi="Calibri" w:cs="Calibri"/>
                <w:lang w:eastAsia="en-US"/>
              </w:rPr>
              <w:t> </w:t>
            </w:r>
          </w:p>
        </w:tc>
      </w:tr>
    </w:tbl>
    <w:p w14:paraId="79208831"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 </w:t>
      </w:r>
    </w:p>
    <w:p w14:paraId="7015A853" w14:textId="77777777" w:rsidR="00937B8A" w:rsidRPr="00957C62" w:rsidRDefault="00937B8A" w:rsidP="00937B8A">
      <w:pPr>
        <w:pStyle w:val="Heading1"/>
        <w:rPr>
          <w:rFonts w:ascii="Segoe UI" w:hAnsi="Segoe UI" w:cs="Segoe UI"/>
          <w:lang w:eastAsia="en-US"/>
        </w:rPr>
      </w:pPr>
      <w:r w:rsidRPr="00957C62">
        <w:rPr>
          <w:lang w:eastAsia="en-US"/>
        </w:rPr>
        <w:t>Description of AI Usage </w:t>
      </w:r>
    </w:p>
    <w:p w14:paraId="09E760FB"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 xml:space="preserve">This section provides a </w:t>
      </w:r>
      <w:r>
        <w:rPr>
          <w:rFonts w:ascii="Calibri" w:hAnsi="Calibri" w:cs="Calibri"/>
          <w:lang w:eastAsia="en-US"/>
        </w:rPr>
        <w:t xml:space="preserve">more </w:t>
      </w:r>
      <w:r w:rsidRPr="00957C62">
        <w:rPr>
          <w:rFonts w:ascii="Calibri" w:hAnsi="Calibri" w:cs="Calibri"/>
          <w:lang w:eastAsia="en-US"/>
        </w:rPr>
        <w:t xml:space="preserve">detailed description of how the AI tools were used in the assignment. It includes information about the prompts given to the AI tool, the responses </w:t>
      </w:r>
      <w:r w:rsidRPr="00957C62">
        <w:rPr>
          <w:rFonts w:ascii="Calibri" w:hAnsi="Calibri" w:cs="Calibri"/>
          <w:lang w:eastAsia="en-US"/>
        </w:rPr>
        <w:lastRenderedPageBreak/>
        <w:t xml:space="preserve">received, and how these responses were utilized or modified in the assignment. </w:t>
      </w:r>
      <w:r w:rsidRPr="00957C62">
        <w:rPr>
          <w:rFonts w:ascii="Calibri" w:hAnsi="Calibri" w:cs="Calibri"/>
          <w:b/>
          <w:bCs/>
          <w:lang w:eastAsia="en-US"/>
        </w:rPr>
        <w:t>One table should be used for each tool used</w:t>
      </w:r>
      <w:r w:rsidRPr="00957C62">
        <w:rPr>
          <w:rFonts w:ascii="Calibri" w:hAnsi="Calibri" w:cs="Calibri"/>
          <w:lang w:eastAsia="en-US"/>
        </w:rPr>
        <w:t>. </w:t>
      </w:r>
    </w:p>
    <w:tbl>
      <w:tblPr>
        <w:tblW w:w="0" w:type="dxa"/>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4521"/>
        <w:gridCol w:w="4521"/>
      </w:tblGrid>
      <w:tr w:rsidR="00937B8A" w:rsidRPr="00957C62" w14:paraId="2D840D4F" w14:textId="77777777" w:rsidTr="00B93977">
        <w:trPr>
          <w:trHeight w:val="300"/>
        </w:trPr>
        <w:tc>
          <w:tcPr>
            <w:tcW w:w="12945" w:type="dxa"/>
            <w:gridSpan w:val="2"/>
            <w:tcBorders>
              <w:top w:val="single" w:sz="6" w:space="0" w:color="4472C4"/>
              <w:left w:val="single" w:sz="6" w:space="0" w:color="4472C4"/>
              <w:bottom w:val="single" w:sz="6" w:space="0" w:color="4472C4"/>
              <w:right w:val="single" w:sz="6" w:space="0" w:color="8EAADB"/>
            </w:tcBorders>
            <w:shd w:val="clear" w:color="auto" w:fill="4472C4"/>
            <w:hideMark/>
          </w:tcPr>
          <w:p w14:paraId="0C803529" w14:textId="77777777" w:rsidR="00937B8A" w:rsidRPr="00957C62" w:rsidRDefault="00937B8A" w:rsidP="00B93977">
            <w:pPr>
              <w:jc w:val="both"/>
              <w:textAlignment w:val="baseline"/>
              <w:rPr>
                <w:b/>
                <w:bCs/>
                <w:color w:val="FFFFFF"/>
                <w:lang w:eastAsia="en-US"/>
              </w:rPr>
            </w:pPr>
            <w:r>
              <w:rPr>
                <w:rFonts w:ascii="Calibri" w:hAnsi="Calibri" w:cs="Calibri"/>
                <w:b/>
                <w:bCs/>
                <w:color w:val="FFFFFF"/>
                <w:lang w:eastAsia="en-US"/>
              </w:rPr>
              <w:t>Grammarly</w:t>
            </w:r>
          </w:p>
        </w:tc>
      </w:tr>
      <w:tr w:rsidR="00937B8A" w:rsidRPr="00957C62" w14:paraId="07E00312" w14:textId="77777777" w:rsidTr="00B93977">
        <w:trPr>
          <w:trHeight w:val="300"/>
        </w:trPr>
        <w:tc>
          <w:tcPr>
            <w:tcW w:w="12945" w:type="dxa"/>
            <w:gridSpan w:val="2"/>
            <w:tcBorders>
              <w:top w:val="single" w:sz="6" w:space="0" w:color="8EAADB"/>
              <w:left w:val="single" w:sz="6" w:space="0" w:color="8EAADB"/>
              <w:bottom w:val="single" w:sz="6" w:space="0" w:color="8EAADB"/>
              <w:right w:val="single" w:sz="6" w:space="0" w:color="8EAADB"/>
            </w:tcBorders>
            <w:shd w:val="clear" w:color="auto" w:fill="D9E2F3"/>
            <w:hideMark/>
          </w:tcPr>
          <w:p w14:paraId="3DFF5801" w14:textId="77777777" w:rsidR="00937B8A" w:rsidRPr="00957C62" w:rsidRDefault="00937B8A" w:rsidP="00B93977">
            <w:pPr>
              <w:jc w:val="both"/>
              <w:textAlignment w:val="baseline"/>
              <w:rPr>
                <w:b/>
                <w:bCs/>
                <w:lang w:eastAsia="en-US"/>
              </w:rPr>
            </w:pPr>
            <w:r>
              <w:rPr>
                <w:rFonts w:ascii="Calibri" w:hAnsi="Calibri" w:cs="Calibri"/>
                <w:lang w:eastAsia="en-US"/>
              </w:rPr>
              <w:t>Grammarly fixes grammatical mistakes when writing reports</w:t>
            </w:r>
          </w:p>
        </w:tc>
      </w:tr>
      <w:tr w:rsidR="00937B8A" w:rsidRPr="00957C62" w14:paraId="588B2204" w14:textId="77777777" w:rsidTr="00B93977">
        <w:trPr>
          <w:trHeight w:val="300"/>
        </w:trPr>
        <w:tc>
          <w:tcPr>
            <w:tcW w:w="6465" w:type="dxa"/>
            <w:tcBorders>
              <w:top w:val="single" w:sz="6" w:space="0" w:color="8EAADB"/>
              <w:left w:val="single" w:sz="6" w:space="0" w:color="8EAADB"/>
              <w:bottom w:val="single" w:sz="6" w:space="0" w:color="8EAADB"/>
              <w:right w:val="single" w:sz="6" w:space="0" w:color="8EAADB"/>
            </w:tcBorders>
            <w:shd w:val="clear" w:color="auto" w:fill="auto"/>
            <w:hideMark/>
          </w:tcPr>
          <w:p w14:paraId="37E281D0" w14:textId="77777777" w:rsidR="00937B8A" w:rsidRPr="00957C62" w:rsidRDefault="00937B8A" w:rsidP="00B93977">
            <w:pPr>
              <w:jc w:val="both"/>
              <w:textAlignment w:val="baseline"/>
              <w:rPr>
                <w:b/>
                <w:bCs/>
                <w:lang w:eastAsia="en-US"/>
              </w:rPr>
            </w:pPr>
            <w:r>
              <w:rPr>
                <w:rFonts w:ascii="Calibri" w:hAnsi="Calibri" w:cs="Calibri"/>
                <w:lang w:eastAsia="en-US"/>
              </w:rPr>
              <w:t>Hbllo Mi Name is laith</w:t>
            </w:r>
          </w:p>
        </w:tc>
        <w:tc>
          <w:tcPr>
            <w:tcW w:w="6465" w:type="dxa"/>
            <w:tcBorders>
              <w:top w:val="single" w:sz="6" w:space="0" w:color="8EAADB"/>
              <w:left w:val="single" w:sz="6" w:space="0" w:color="8EAADB"/>
              <w:bottom w:val="single" w:sz="6" w:space="0" w:color="8EAADB"/>
              <w:right w:val="single" w:sz="6" w:space="0" w:color="8EAADB"/>
            </w:tcBorders>
            <w:shd w:val="clear" w:color="auto" w:fill="auto"/>
            <w:hideMark/>
          </w:tcPr>
          <w:p w14:paraId="079ACBDA" w14:textId="77777777" w:rsidR="00937B8A" w:rsidRPr="00957C62" w:rsidRDefault="00937B8A" w:rsidP="00B93977">
            <w:pPr>
              <w:jc w:val="both"/>
              <w:textAlignment w:val="baseline"/>
              <w:rPr>
                <w:lang w:eastAsia="en-US"/>
              </w:rPr>
            </w:pPr>
            <w:r>
              <w:rPr>
                <w:rFonts w:ascii="Calibri" w:hAnsi="Calibri" w:cs="Calibri"/>
                <w:lang w:eastAsia="en-US"/>
              </w:rPr>
              <w:t>Hello my name is Laith.</w:t>
            </w:r>
          </w:p>
        </w:tc>
      </w:tr>
    </w:tbl>
    <w:p w14:paraId="6CA4D9A7"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 </w:t>
      </w:r>
    </w:p>
    <w:p w14:paraId="0B3ED295" w14:textId="77777777" w:rsidR="00937B8A" w:rsidRPr="00957C62" w:rsidRDefault="00937B8A" w:rsidP="00937B8A">
      <w:pPr>
        <w:pStyle w:val="Heading1"/>
        <w:rPr>
          <w:rFonts w:ascii="Segoe UI" w:hAnsi="Segoe UI" w:cs="Segoe UI"/>
          <w:lang w:eastAsia="en-US"/>
        </w:rPr>
      </w:pPr>
      <w:r w:rsidRPr="00957C62">
        <w:rPr>
          <w:lang w:eastAsia="en-US"/>
        </w:rPr>
        <w:t>Evidence of AI Usage </w:t>
      </w:r>
    </w:p>
    <w:p w14:paraId="04215BCD"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This section includes evidence of significant prompts and responses used or generated through the AI tool. It should provide a clear understanding of the extent to which the AI tool was used in the assignment. Evidence may be attached via screenshots or text. </w:t>
      </w:r>
    </w:p>
    <w:p w14:paraId="0ECB6765" w14:textId="77777777" w:rsidR="00937B8A" w:rsidRPr="00957C62" w:rsidRDefault="00937B8A" w:rsidP="00937B8A">
      <w:pPr>
        <w:pStyle w:val="Heading1"/>
        <w:rPr>
          <w:rFonts w:ascii="Segoe UI" w:hAnsi="Segoe UI" w:cs="Segoe UI"/>
          <w:lang w:eastAsia="en-US"/>
        </w:rPr>
      </w:pPr>
      <w:r>
        <w:rPr>
          <w:lang w:eastAsia="en-US"/>
        </w:rPr>
        <w:t>Additional Evidence</w:t>
      </w:r>
      <w:r w:rsidRPr="00957C62">
        <w:rPr>
          <w:lang w:eastAsia="en-US"/>
        </w:rPr>
        <w:t>: </w:t>
      </w:r>
    </w:p>
    <w:p w14:paraId="2C4A4FB4" w14:textId="77777777" w:rsidR="00937B8A" w:rsidRPr="00957C62" w:rsidRDefault="00937B8A" w:rsidP="00937B8A">
      <w:pPr>
        <w:jc w:val="both"/>
        <w:textAlignment w:val="baseline"/>
        <w:rPr>
          <w:rFonts w:ascii="Segoe UI" w:hAnsi="Segoe UI" w:cs="Segoe UI"/>
          <w:lang w:eastAsia="en-US"/>
        </w:rPr>
      </w:pPr>
      <w:r w:rsidRPr="00957C62">
        <w:rPr>
          <w:rFonts w:ascii="Calibri" w:hAnsi="Calibri" w:cs="Calibri"/>
          <w:lang w:eastAsia="en-US"/>
        </w:rPr>
        <w:t>[Place evidence here] </w:t>
      </w:r>
    </w:p>
    <w:p w14:paraId="39E08734" w14:textId="77777777" w:rsidR="00937B8A" w:rsidRPr="00957C62" w:rsidRDefault="00937B8A" w:rsidP="00937B8A">
      <w:pPr>
        <w:pStyle w:val="Heading1"/>
        <w:rPr>
          <w:rFonts w:ascii="Segoe UI" w:hAnsi="Segoe UI" w:cs="Segoe UI"/>
          <w:lang w:eastAsia="en-US"/>
        </w:rPr>
      </w:pPr>
      <w:r>
        <w:rPr>
          <w:lang w:eastAsia="en-US"/>
        </w:rPr>
        <w:t>Additional Evidence</w:t>
      </w:r>
      <w:r w:rsidRPr="00957C62">
        <w:rPr>
          <w:lang w:eastAsia="en-US"/>
        </w:rPr>
        <w:t>: </w:t>
      </w:r>
    </w:p>
    <w:p w14:paraId="75AFB56C" w14:textId="77777777" w:rsidR="00937B8A" w:rsidRDefault="00937B8A" w:rsidP="00937B8A">
      <w:pPr>
        <w:jc w:val="both"/>
        <w:textAlignment w:val="baseline"/>
      </w:pPr>
      <w:r w:rsidRPr="00957C62">
        <w:rPr>
          <w:rFonts w:ascii="Calibri" w:hAnsi="Calibri" w:cs="Calibri"/>
          <w:lang w:eastAsia="en-US"/>
        </w:rPr>
        <w:t>[Place evidence here] </w:t>
      </w:r>
    </w:p>
    <w:p w14:paraId="3DB20D1A" w14:textId="77777777" w:rsidR="00937B8A" w:rsidRDefault="00937B8A" w:rsidP="008B5BC6">
      <w:pPr>
        <w:pStyle w:val="IEEETitle"/>
        <w:rPr>
          <w:b/>
          <w:sz w:val="40"/>
        </w:rPr>
      </w:pPr>
    </w:p>
    <w:p w14:paraId="6CD1F4D5" w14:textId="77777777" w:rsidR="00937B8A" w:rsidRDefault="00937B8A" w:rsidP="00937B8A">
      <w:pPr>
        <w:pStyle w:val="IEEEAuthorName"/>
        <w:rPr>
          <w:lang w:val="en-US" w:eastAsia="zh-CN"/>
        </w:rPr>
      </w:pPr>
    </w:p>
    <w:p w14:paraId="229E00F3" w14:textId="77777777" w:rsidR="00937B8A" w:rsidRDefault="00937B8A" w:rsidP="00937B8A"/>
    <w:p w14:paraId="1EB5B4BD" w14:textId="77777777" w:rsidR="00937B8A" w:rsidRDefault="00937B8A" w:rsidP="00937B8A"/>
    <w:p w14:paraId="20CFD6D8" w14:textId="77777777" w:rsidR="00937B8A" w:rsidRDefault="00937B8A" w:rsidP="00937B8A"/>
    <w:p w14:paraId="09E1617A" w14:textId="77777777" w:rsidR="00937B8A" w:rsidRDefault="00937B8A" w:rsidP="00937B8A"/>
    <w:p w14:paraId="14B6967B" w14:textId="77777777" w:rsidR="00937B8A" w:rsidRDefault="00937B8A" w:rsidP="00937B8A"/>
    <w:p w14:paraId="11E38FE7" w14:textId="77777777" w:rsidR="00937B8A" w:rsidRDefault="00937B8A" w:rsidP="00937B8A"/>
    <w:p w14:paraId="3DD01107" w14:textId="77777777" w:rsidR="00937B8A" w:rsidRDefault="00937B8A" w:rsidP="00937B8A"/>
    <w:p w14:paraId="54477BFD" w14:textId="77777777" w:rsidR="00937B8A" w:rsidRDefault="00937B8A" w:rsidP="00937B8A"/>
    <w:p w14:paraId="3B3ECFA6" w14:textId="77777777" w:rsidR="00937B8A" w:rsidRDefault="00937B8A" w:rsidP="00937B8A"/>
    <w:p w14:paraId="6467030B" w14:textId="77777777" w:rsidR="00937B8A" w:rsidRDefault="00937B8A" w:rsidP="00937B8A"/>
    <w:p w14:paraId="399C30CA" w14:textId="77777777" w:rsidR="00937B8A" w:rsidRDefault="00937B8A" w:rsidP="00937B8A"/>
    <w:p w14:paraId="391B2A05" w14:textId="77777777" w:rsidR="00937B8A" w:rsidRDefault="00937B8A" w:rsidP="00937B8A"/>
    <w:p w14:paraId="2ECF05F2" w14:textId="77777777" w:rsidR="00937B8A" w:rsidRDefault="00937B8A" w:rsidP="00937B8A"/>
    <w:p w14:paraId="15EA920D" w14:textId="77777777" w:rsidR="00937B8A" w:rsidRDefault="00937B8A" w:rsidP="00937B8A"/>
    <w:p w14:paraId="6DB95DEB" w14:textId="77777777" w:rsidR="00937B8A" w:rsidRDefault="00937B8A" w:rsidP="00937B8A"/>
    <w:p w14:paraId="07AA91A7" w14:textId="77777777" w:rsidR="00937B8A" w:rsidRDefault="00937B8A" w:rsidP="00937B8A"/>
    <w:p w14:paraId="32058BFF" w14:textId="77777777" w:rsidR="00937B8A" w:rsidRDefault="00937B8A" w:rsidP="00937B8A"/>
    <w:p w14:paraId="1F7BC13E" w14:textId="77777777" w:rsidR="00937B8A" w:rsidRDefault="00937B8A" w:rsidP="00937B8A"/>
    <w:p w14:paraId="4C9EC711" w14:textId="77777777" w:rsidR="00937B8A" w:rsidRPr="00937B8A" w:rsidRDefault="00937B8A" w:rsidP="00937B8A"/>
    <w:p w14:paraId="03346279" w14:textId="77777777" w:rsidR="00937B8A" w:rsidRDefault="00937B8A" w:rsidP="008B5BC6">
      <w:pPr>
        <w:pStyle w:val="IEEETitle"/>
        <w:rPr>
          <w:b/>
          <w:sz w:val="40"/>
        </w:rPr>
      </w:pPr>
    </w:p>
    <w:p w14:paraId="56A64FCB" w14:textId="77777777" w:rsidR="00937B8A" w:rsidRDefault="00937B8A" w:rsidP="008B5BC6">
      <w:pPr>
        <w:pStyle w:val="IEEETitle"/>
        <w:rPr>
          <w:b/>
          <w:sz w:val="40"/>
        </w:rPr>
      </w:pPr>
    </w:p>
    <w:p w14:paraId="2761EF44" w14:textId="77777777" w:rsidR="00937B8A" w:rsidRDefault="00937B8A" w:rsidP="008B5BC6">
      <w:pPr>
        <w:pStyle w:val="IEEETitle"/>
        <w:rPr>
          <w:b/>
          <w:sz w:val="40"/>
        </w:rPr>
      </w:pPr>
    </w:p>
    <w:p w14:paraId="676B19A4" w14:textId="77777777" w:rsidR="00937B8A" w:rsidRDefault="00937B8A" w:rsidP="008B5BC6">
      <w:pPr>
        <w:pStyle w:val="IEEETitle"/>
        <w:rPr>
          <w:b/>
          <w:sz w:val="40"/>
        </w:rPr>
      </w:pPr>
    </w:p>
    <w:p w14:paraId="7568A6C2" w14:textId="77777777" w:rsidR="00937B8A" w:rsidRDefault="00937B8A" w:rsidP="008B5BC6">
      <w:pPr>
        <w:pStyle w:val="IEEETitle"/>
        <w:rPr>
          <w:b/>
          <w:sz w:val="40"/>
        </w:rPr>
      </w:pPr>
    </w:p>
    <w:p w14:paraId="298DB802" w14:textId="12C39CF2" w:rsidR="008B5BC6" w:rsidRPr="0016642F" w:rsidRDefault="008B5BC6" w:rsidP="008B5BC6">
      <w:pPr>
        <w:pStyle w:val="IEEETitle"/>
        <w:rPr>
          <w:b/>
          <w:sz w:val="40"/>
        </w:rPr>
      </w:pPr>
      <w:r w:rsidRPr="0016642F">
        <w:rPr>
          <w:b/>
          <w:sz w:val="40"/>
        </w:rPr>
        <w:lastRenderedPageBreak/>
        <w:t>What Drives A Movie</w:t>
      </w:r>
      <w:r w:rsidR="00FF397A" w:rsidRPr="0016642F">
        <w:rPr>
          <w:b/>
          <w:sz w:val="40"/>
        </w:rPr>
        <w:t>’</w:t>
      </w:r>
      <w:r w:rsidRPr="0016642F">
        <w:rPr>
          <w:b/>
          <w:sz w:val="40"/>
        </w:rPr>
        <w:t xml:space="preserve">s Success? </w:t>
      </w:r>
    </w:p>
    <w:p w14:paraId="43DCF1F5" w14:textId="184E535F" w:rsidR="00AC1973" w:rsidRPr="00937B8A" w:rsidRDefault="00AC1973" w:rsidP="00937B8A">
      <w:pPr>
        <w:rPr>
          <w:lang w:eastAsia="en-GB"/>
        </w:rPr>
      </w:pPr>
      <w:r w:rsidRPr="0016642F">
        <w:rPr>
          <w:lang w:eastAsia="en-GB"/>
        </w:rPr>
        <w:t xml:space="preserve">                                   </w:t>
      </w:r>
    </w:p>
    <w:p w14:paraId="0E3B209E" w14:textId="4A281901" w:rsidR="00371689" w:rsidRPr="0016642F" w:rsidRDefault="008B5BC6" w:rsidP="00371689">
      <w:pPr>
        <w:pStyle w:val="IEEEAuthorName"/>
        <w:rPr>
          <w:szCs w:val="22"/>
          <w:lang w:val="en-US"/>
        </w:rPr>
      </w:pPr>
      <w:r w:rsidRPr="0016642F">
        <w:rPr>
          <w:szCs w:val="22"/>
          <w:lang w:val="en-US"/>
        </w:rPr>
        <w:t>Laith Waqas Mohammed Ahmed</w:t>
      </w:r>
    </w:p>
    <w:p w14:paraId="0D5F145C" w14:textId="68B46577" w:rsidR="00371689" w:rsidRPr="0016642F" w:rsidRDefault="008B5BC6" w:rsidP="00371689">
      <w:pPr>
        <w:pStyle w:val="IEEEAuthorAffiliation"/>
        <w:rPr>
          <w:i w:val="0"/>
          <w:szCs w:val="20"/>
          <w:lang w:val="en-US"/>
        </w:rPr>
      </w:pPr>
      <w:r w:rsidRPr="0016642F">
        <w:rPr>
          <w:i w:val="0"/>
          <w:sz w:val="22"/>
          <w:szCs w:val="22"/>
          <w:lang w:val="en-US"/>
        </w:rPr>
        <w:t>School Of Computing, National College Of Ireland, Ireland</w:t>
      </w:r>
    </w:p>
    <w:p w14:paraId="63D8B4B1" w14:textId="01069C54" w:rsidR="00371689" w:rsidRPr="0016642F" w:rsidRDefault="008B5BC6" w:rsidP="00371689">
      <w:pPr>
        <w:jc w:val="center"/>
        <w:rPr>
          <w:sz w:val="20"/>
          <w:szCs w:val="20"/>
          <w:lang w:eastAsia="en-GB"/>
        </w:rPr>
      </w:pPr>
      <w:r w:rsidRPr="0016642F">
        <w:rPr>
          <w:sz w:val="20"/>
          <w:szCs w:val="20"/>
        </w:rPr>
        <w:t>X23103493@student.ncirl.ie</w:t>
      </w:r>
    </w:p>
    <w:p w14:paraId="3A06A8BE" w14:textId="77777777" w:rsidR="003C2C56" w:rsidRPr="0016642F" w:rsidRDefault="00000000" w:rsidP="00157865">
      <w:pPr>
        <w:pStyle w:val="IEEEHeading1"/>
        <w:numPr>
          <w:ilvl w:val="0"/>
          <w:numId w:val="0"/>
        </w:numPr>
        <w:jc w:val="left"/>
        <w:sectPr w:rsidR="003C2C56" w:rsidRPr="0016642F" w:rsidSect="002B0DA5">
          <w:type w:val="continuous"/>
          <w:pgSz w:w="11906" w:h="16838"/>
          <w:pgMar w:top="1440" w:right="1440" w:bottom="1440" w:left="1440" w:header="709" w:footer="709" w:gutter="0"/>
          <w:cols w:space="238"/>
          <w:docGrid w:linePitch="360"/>
        </w:sectPr>
      </w:pPr>
      <w:r w:rsidRPr="0016642F">
        <w:rPr>
          <w:lang w:eastAsia="en-US"/>
        </w:rPr>
        <w:pict w14:anchorId="7242BE69">
          <v:shapetype id="_x0000_t32" coordsize="21600,21600" o:spt="32" o:oned="t" path="m,l21600,21600e" filled="f">
            <v:path arrowok="t" fillok="f" o:connecttype="none"/>
            <o:lock v:ext="edit" shapetype="t"/>
          </v:shapetype>
          <v:shape id="_x0000_s2050" type="#_x0000_t32" style="position:absolute;margin-left:-5.3pt;margin-top:5.2pt;width:462.8pt;height:0;z-index:1" o:connectortype="straight"/>
        </w:pict>
      </w:r>
    </w:p>
    <w:p w14:paraId="2C845877" w14:textId="77777777" w:rsidR="00AD335D" w:rsidRPr="0016642F" w:rsidRDefault="00AD335D" w:rsidP="00081EBE">
      <w:pPr>
        <w:pStyle w:val="IEEEHeading1"/>
        <w:rPr>
          <w:b/>
        </w:rPr>
      </w:pPr>
      <w:r w:rsidRPr="0016642F">
        <w:rPr>
          <w:b/>
        </w:rPr>
        <w:t>Introduction</w:t>
      </w:r>
    </w:p>
    <w:p w14:paraId="0E52EF08" w14:textId="130B4909" w:rsidR="000B4D86" w:rsidRPr="0016642F" w:rsidRDefault="008B79A4" w:rsidP="00FF397A">
      <w:pPr>
        <w:pStyle w:val="IEEEParagraph"/>
      </w:pPr>
      <w:r w:rsidRPr="0016642F">
        <w:t>Over</w:t>
      </w:r>
      <w:r w:rsidR="00C017E9" w:rsidRPr="0016642F">
        <w:t xml:space="preserve"> the last four decades</w:t>
      </w:r>
      <w:r w:rsidR="00495EE4" w:rsidRPr="0016642F">
        <w:t xml:space="preserve">, </w:t>
      </w:r>
      <w:r w:rsidR="00C017E9" w:rsidRPr="0016642F">
        <w:t xml:space="preserve">the industry has </w:t>
      </w:r>
      <w:r w:rsidRPr="0016642F">
        <w:t>experienced</w:t>
      </w:r>
      <w:r w:rsidR="00C017E9" w:rsidRPr="0016642F">
        <w:t xml:space="preserve"> </w:t>
      </w:r>
      <w:r w:rsidRPr="0016642F">
        <w:t>significant</w:t>
      </w:r>
      <w:r w:rsidR="00C017E9" w:rsidRPr="0016642F">
        <w:t xml:space="preserve"> transformations, driven by advancements in technology, changes in audience preferences, and the drastic rise of streaming platforms like Netflix and Amazon Prime.</w:t>
      </w:r>
      <w:r w:rsidRPr="0016642F">
        <w:t xml:space="preserve"> </w:t>
      </w:r>
      <w:r w:rsidR="0065724A" w:rsidRPr="0016642F">
        <w:t>These</w:t>
      </w:r>
      <w:r w:rsidRPr="0016642F">
        <w:t xml:space="preserve"> transformations </w:t>
      </w:r>
      <w:r w:rsidR="0065724A" w:rsidRPr="0016642F">
        <w:t xml:space="preserve">have </w:t>
      </w:r>
      <w:r w:rsidRPr="0016642F">
        <w:t xml:space="preserve">shaped how movies are produced, </w:t>
      </w:r>
      <w:r w:rsidR="0065724A" w:rsidRPr="0016642F">
        <w:t>spread</w:t>
      </w:r>
      <w:r w:rsidRPr="0016642F">
        <w:t>, and watched around the world.</w:t>
      </w:r>
      <w:r w:rsidR="00FF397A" w:rsidRPr="0016642F">
        <w:t xml:space="preserve"> </w:t>
      </w:r>
      <w:r w:rsidR="00C017E9" w:rsidRPr="0016642F">
        <w:t xml:space="preserve">This project aims to </w:t>
      </w:r>
      <w:r w:rsidRPr="0016642F">
        <w:t>analyze</w:t>
      </w:r>
      <w:r w:rsidR="00C017E9" w:rsidRPr="0016642F">
        <w:t xml:space="preserve"> </w:t>
      </w:r>
      <w:r w:rsidRPr="0016642F">
        <w:t xml:space="preserve">such transformations by digging deep into a dataset covering decades of cinema and helping the viewer understand the transformations </w:t>
      </w:r>
      <w:r w:rsidR="000B4D86" w:rsidRPr="0016642F">
        <w:t>by</w:t>
      </w:r>
      <w:r w:rsidRPr="0016642F">
        <w:t xml:space="preserve"> </w:t>
      </w:r>
      <w:r w:rsidR="00FF397A" w:rsidRPr="0016642F">
        <w:t xml:space="preserve">presenting </w:t>
      </w:r>
      <w:r w:rsidRPr="0016642F">
        <w:t xml:space="preserve">various distinct </w:t>
      </w:r>
      <w:r w:rsidR="00FF397A" w:rsidRPr="0016642F">
        <w:t>visualizations</w:t>
      </w:r>
      <w:r w:rsidR="000B4D86" w:rsidRPr="0016642F">
        <w:t>.</w:t>
      </w:r>
    </w:p>
    <w:p w14:paraId="723F53AB" w14:textId="77777777" w:rsidR="000B4D86" w:rsidRPr="0016642F" w:rsidRDefault="000B4D86" w:rsidP="00FF397A">
      <w:pPr>
        <w:pStyle w:val="IEEEParagraph"/>
      </w:pPr>
    </w:p>
    <w:p w14:paraId="69E127AA" w14:textId="4E71C9FD" w:rsidR="00C017E9" w:rsidRPr="0016642F" w:rsidRDefault="000B4D86" w:rsidP="00FF397A">
      <w:pPr>
        <w:pStyle w:val="IEEEParagraph"/>
      </w:pPr>
      <w:r w:rsidRPr="0016642F">
        <w:t xml:space="preserve">The dataset contains over 6820 pieces of cinema released between 1986 and 2016 with detailed information such as budget, gross revenue, production company, country of origin, genre, IMDb rating, runtime, and many more such information will allow us to determine what factors influence a movie’s success; such determination </w:t>
      </w:r>
      <w:r w:rsidR="00E27D8C" w:rsidRPr="0016642F">
        <w:t>can</w:t>
      </w:r>
      <w:r w:rsidRPr="0016642F">
        <w:t xml:space="preserve"> assist industry professionals, researchers, and movie lovers understand the industry of cinema and might possibly help make a new path for the cinema industry helping us figure out which form of movies has the highest chance of success.  </w:t>
      </w:r>
    </w:p>
    <w:p w14:paraId="49F67EEF" w14:textId="514C4FBD" w:rsidR="0065724A" w:rsidRPr="0016642F" w:rsidRDefault="0065724A" w:rsidP="0065724A">
      <w:pPr>
        <w:pStyle w:val="IEEEHeading2"/>
        <w:numPr>
          <w:ilvl w:val="0"/>
          <w:numId w:val="39"/>
        </w:numPr>
      </w:pPr>
      <w:r w:rsidRPr="0016642F">
        <w:t>Data Source Background</w:t>
      </w:r>
    </w:p>
    <w:p w14:paraId="349D235C" w14:textId="63BD3E2D" w:rsidR="0065724A" w:rsidRPr="0016642F" w:rsidRDefault="0065724A" w:rsidP="0065724A">
      <w:pPr>
        <w:pStyle w:val="IEEEParagraph"/>
      </w:pPr>
      <w:r w:rsidRPr="0016642F">
        <w:t xml:space="preserve">The dataset </w:t>
      </w:r>
      <w:r w:rsidRPr="0016642F">
        <w:t xml:space="preserve">was published on Kaggle by Daniel Grijalva </w:t>
      </w:r>
      <w:r w:rsidRPr="0016642F">
        <w:fldChar w:fldCharType="begin"/>
      </w:r>
      <w:r w:rsidRPr="0016642F">
        <w:instrText xml:space="preserve"> ADDIN ZOTERO_ITEM CSL_CITATION {"citationID":"9MCsc2YQ","properties":{"formattedCitation":"[1]","plainCitation":"[1]","noteIndex":0},"citationItems":[{"id":1,"uris":["http://zotero.org/users/local/eIEXNngM/items/ZIRSUXEY"],"itemData":{"id":1,"type":"webpage","abstract":"Four decades of movies","container-title":"Kaggle","language":"en","title":"Movie Industry","URL":"https://www.kaggle.com/datasets/danielgrijalvas/movies","author":[{"family":"Grijalva","given":"Daniel"}],"accessed":{"date-parts":[["2024",12,12]]}}}],"schema":"https://github.com/citation-style-language/schema/raw/master/csl-citation.json"} </w:instrText>
      </w:r>
      <w:r w:rsidRPr="0016642F">
        <w:fldChar w:fldCharType="separate"/>
      </w:r>
      <w:r w:rsidRPr="0016642F">
        <w:t>[1]</w:t>
      </w:r>
      <w:r w:rsidRPr="0016642F">
        <w:fldChar w:fldCharType="end"/>
      </w:r>
      <w:r w:rsidRPr="0016642F">
        <w:t xml:space="preserve"> </w:t>
      </w:r>
      <w:r w:rsidRPr="0016642F">
        <w:t xml:space="preserve">and the method of extracting </w:t>
      </w:r>
      <w:r w:rsidR="00E27D8C" w:rsidRPr="0016642F">
        <w:t>the</w:t>
      </w:r>
      <w:r w:rsidRPr="0016642F">
        <w:t xml:space="preserve"> data was through web scraping from the IMDb website, as mentioned previously, the data provides detailed information </w:t>
      </w:r>
      <w:r w:rsidR="00E27D8C" w:rsidRPr="0016642F">
        <w:t>on</w:t>
      </w:r>
      <w:r w:rsidRPr="0016642F">
        <w:t xml:space="preserve"> almost 7000 movies released between 1986 and 2016</w:t>
      </w:r>
      <w:r w:rsidR="00E27D8C" w:rsidRPr="0016642F">
        <w:t xml:space="preserve"> with several attributes such as Genre, categorizing the movies into several genres with action being the major one, Gross Revenue and Budget, allowing us to make analysis comparing both, and IMDb score rating which can be used to more or less determine the quality of the movie, the variety in the dataset’s attributes allows us to perform in-depth analysis of the industry and to make valuable regarding about this competitive field. </w:t>
      </w:r>
    </w:p>
    <w:p w14:paraId="6AB45C02" w14:textId="25FDCA08" w:rsidR="00E27D8C" w:rsidRPr="0016642F" w:rsidRDefault="00E27D8C" w:rsidP="00E27D8C">
      <w:pPr>
        <w:pStyle w:val="IEEEHeading2"/>
        <w:numPr>
          <w:ilvl w:val="0"/>
          <w:numId w:val="39"/>
        </w:numPr>
      </w:pPr>
      <w:r w:rsidRPr="0016642F">
        <w:t xml:space="preserve">Data </w:t>
      </w:r>
      <w:r w:rsidRPr="0016642F">
        <w:t>Characteristics</w:t>
      </w:r>
    </w:p>
    <w:p w14:paraId="664FD926" w14:textId="3D2EC399" w:rsidR="00E27D8C" w:rsidRPr="0016642F" w:rsidRDefault="0027469F" w:rsidP="0065724A">
      <w:pPr>
        <w:pStyle w:val="IEEEParagraph"/>
      </w:pPr>
      <w:r w:rsidRPr="0016642F">
        <w:t>The dataset is mainly quantitative, with numerical attributes like budget, gross revenue, IMDb rating, and runtime. Such quantitative attributes facilitate the making of useful statistical analysis and make patterns regarding a movie’s success; the dataset also has qualitative data that is as impressive as the quantitative, which information such as genre, production company, country of origin, director, star, and more.</w:t>
      </w:r>
    </w:p>
    <w:p w14:paraId="42D207D6" w14:textId="27C7F5D5" w:rsidR="0027469F" w:rsidRPr="0016642F" w:rsidRDefault="0027469F" w:rsidP="0065724A">
      <w:pPr>
        <w:pStyle w:val="IEEEParagraph"/>
      </w:pPr>
      <w:r w:rsidRPr="0016642F">
        <w:t xml:space="preserve">This dataset holds around 15 attributes and a whopping amount of 6820 instances making this dataset a ginormous one that is very relevant and intriguing when it comes to the topic of movie success </w:t>
      </w:r>
    </w:p>
    <w:p w14:paraId="495D48C6" w14:textId="77777777" w:rsidR="0065724A" w:rsidRPr="0016642F" w:rsidRDefault="0065724A" w:rsidP="00FF397A">
      <w:pPr>
        <w:pStyle w:val="IEEEParagraph"/>
        <w:rPr>
          <w:b/>
          <w:bCs/>
        </w:rPr>
      </w:pPr>
    </w:p>
    <w:p w14:paraId="53EAD0E4" w14:textId="4E8D6DBD" w:rsidR="00081EBE" w:rsidRPr="0016642F" w:rsidRDefault="001B1DBD" w:rsidP="00081EBE">
      <w:pPr>
        <w:pStyle w:val="IEEEHeading1"/>
        <w:rPr>
          <w:b/>
        </w:rPr>
      </w:pPr>
      <w:r w:rsidRPr="0016642F">
        <w:rPr>
          <w:b/>
        </w:rPr>
        <w:t>Objectives</w:t>
      </w:r>
    </w:p>
    <w:p w14:paraId="66F95C2F" w14:textId="2B2FEE20" w:rsidR="00DD7F83" w:rsidRPr="0016642F" w:rsidRDefault="001B1DBD" w:rsidP="0027227B">
      <w:pPr>
        <w:pStyle w:val="IEEEHeading2"/>
      </w:pPr>
      <w:r w:rsidRPr="0016642F">
        <w:t>Target Audience</w:t>
      </w:r>
    </w:p>
    <w:p w14:paraId="428C292A" w14:textId="69582F44" w:rsidR="008E5996" w:rsidRPr="0016642F" w:rsidRDefault="001B1DBD" w:rsidP="00585769">
      <w:pPr>
        <w:pStyle w:val="IEEEParagraph"/>
      </w:pPr>
      <w:r w:rsidRPr="0016642F">
        <w:t>The main target audiences for this project split into two groups, the</w:t>
      </w:r>
      <w:r w:rsidRPr="0016642F">
        <w:t xml:space="preserve"> </w:t>
      </w:r>
      <w:r w:rsidRPr="0016642F">
        <w:t>first being the group that seeks this project for professionalism, such as industry professionals like film producers, directors, and studio executives who can utilize this project to understand market trends, audience preferences, and the main factors affecting a movie’s success, another group in the professional side of the spectrum are researchers and data analysis who have an interest in the world of cinema and want to analyze the relationships between budget, gross revenue, genre popularity share throughout time</w:t>
      </w:r>
      <w:r w:rsidR="003F7D6D" w:rsidRPr="0016642F">
        <w:t xml:space="preserve">, and finally, the second group, my personal </w:t>
      </w:r>
      <w:r w:rsidR="00BA19B7" w:rsidRPr="0016642F">
        <w:t>favourite</w:t>
      </w:r>
      <w:r w:rsidR="003F7D6D" w:rsidRPr="0016642F">
        <w:t>, is the community of casual viewers and cinephiles, more or less known in the movie community as “</w:t>
      </w:r>
      <w:r w:rsidR="00BA19B7" w:rsidRPr="0016642F">
        <w:t>Fil</w:t>
      </w:r>
      <w:r w:rsidR="003F7D6D" w:rsidRPr="0016642F">
        <w:t xml:space="preserve">mbros,” who are interested in understanding the trends in the movie industry purely for personal enjoyment and passion </w:t>
      </w:r>
    </w:p>
    <w:p w14:paraId="7DD10CA4" w14:textId="2C0151E4" w:rsidR="00BA19B7" w:rsidRPr="0016642F" w:rsidRDefault="00BA19B7" w:rsidP="00BA19B7">
      <w:pPr>
        <w:pStyle w:val="IEEEHeading2"/>
      </w:pPr>
      <w:r w:rsidRPr="0016642F">
        <w:t>Information Aim</w:t>
      </w:r>
    </w:p>
    <w:p w14:paraId="486DBC6A" w14:textId="10877009" w:rsidR="00BA19B7" w:rsidRPr="0016642F" w:rsidRDefault="00BA19B7" w:rsidP="00BA19B7">
      <w:pPr>
        <w:pStyle w:val="IEEEParagraph"/>
      </w:pPr>
      <w:r w:rsidRPr="0016642F">
        <w:t xml:space="preserve">This project aims to determine the factors influencing the success of movies by examining datasets and providing visualizations. Another aim is to demonstrate how the demand and the audience's preferences influence how successful certain genres were in terms of popularity, budget, and revenue over the four decades, highlighting the rise and fall of genres, change in audience preferences, and more, and finally, the project focuses on demonstrating the relationships between attributes, seeing how attributes like IMDb score, runtime, and star influence the movie’s overall success, helping the viewer draw connections between the causes of success. </w:t>
      </w:r>
    </w:p>
    <w:p w14:paraId="61AB6255" w14:textId="77777777" w:rsidR="00BA19B7" w:rsidRPr="0016642F" w:rsidRDefault="00BA19B7" w:rsidP="00BA19B7">
      <w:pPr>
        <w:pStyle w:val="IEEEParagraph"/>
      </w:pPr>
    </w:p>
    <w:p w14:paraId="0165EB1B" w14:textId="6778CF92" w:rsidR="00BA19B7" w:rsidRPr="0016642F" w:rsidRDefault="00BA19B7" w:rsidP="00BA19B7">
      <w:pPr>
        <w:pStyle w:val="IEEEHeading2"/>
      </w:pPr>
      <w:r w:rsidRPr="0016642F">
        <w:t>Narrative Direction</w:t>
      </w:r>
    </w:p>
    <w:p w14:paraId="1753B57B" w14:textId="6EFEAB54" w:rsidR="00BA19B7" w:rsidRPr="0016642F" w:rsidRDefault="00BA19B7" w:rsidP="00BA19B7">
      <w:pPr>
        <w:pStyle w:val="IEEEParagraph"/>
      </w:pPr>
      <w:r w:rsidRPr="0016642F">
        <w:t>Th</w:t>
      </w:r>
      <w:r w:rsidRPr="0016642F">
        <w:t>e concept is for the narrative to start with familiarizing the viewer with the dataset and its contents</w:t>
      </w:r>
      <w:r w:rsidR="00D8634C" w:rsidRPr="0016642F">
        <w:t>,</w:t>
      </w:r>
      <w:r w:rsidRPr="0016642F">
        <w:t xml:space="preserve"> which was initiated within the text given earlier, explaining to the viewer the transformation of the cinema industry throughout the last four decades and providing the viewer with insights on the questions that shall be answered within this journey, such as which factors influence a movie’s success the most, how </w:t>
      </w:r>
      <w:r w:rsidR="00D8634C" w:rsidRPr="0016642F">
        <w:t>the audience's demand</w:t>
      </w:r>
      <w:r w:rsidRPr="0016642F">
        <w:t xml:space="preserve"> has changed over the decades and which particular attributes when combined together can make a successful blockbuster movi</w:t>
      </w:r>
      <w:r w:rsidR="00D8634C" w:rsidRPr="0016642F">
        <w:t xml:space="preserve">e. </w:t>
      </w:r>
    </w:p>
    <w:p w14:paraId="727A0DDC" w14:textId="14D658F1" w:rsidR="00BA19B7" w:rsidRPr="0016642F" w:rsidRDefault="00D8634C" w:rsidP="00585769">
      <w:pPr>
        <w:pStyle w:val="IEEEParagraph"/>
      </w:pPr>
      <w:r w:rsidRPr="0016642F">
        <w:t xml:space="preserve">The path taken to answer such questions is through visualizations, with each visualization covering a unique aspect of the dataset, providing insights that can be used for movie making and analysis, the viewers will be deliberately guided through this path, providing explanations for each and every visualization and explaining the insight extracted from it. </w:t>
      </w:r>
    </w:p>
    <w:p w14:paraId="0065E873" w14:textId="77777777" w:rsidR="00D8634C" w:rsidRPr="0016642F" w:rsidRDefault="00D8634C" w:rsidP="00585769">
      <w:pPr>
        <w:pStyle w:val="IEEEParagraph"/>
      </w:pPr>
    </w:p>
    <w:p w14:paraId="16140BAC" w14:textId="0D1E44E8" w:rsidR="008E5996" w:rsidRPr="0016642F" w:rsidRDefault="00BA19B7" w:rsidP="004E452A">
      <w:pPr>
        <w:pStyle w:val="IEEEHeading1"/>
        <w:rPr>
          <w:b/>
        </w:rPr>
      </w:pPr>
      <w:r w:rsidRPr="0016642F">
        <w:rPr>
          <w:b/>
        </w:rPr>
        <w:t>Design Process</w:t>
      </w:r>
    </w:p>
    <w:p w14:paraId="08729F36" w14:textId="13E54E0B" w:rsidR="00C06BB4" w:rsidRPr="0016642F" w:rsidRDefault="00D8634C" w:rsidP="00C06BB4">
      <w:pPr>
        <w:pStyle w:val="IEEEHeading2"/>
        <w:numPr>
          <w:ilvl w:val="0"/>
          <w:numId w:val="39"/>
        </w:numPr>
      </w:pPr>
      <w:r w:rsidRPr="0016642F">
        <w:t>Ideation and conceptualization</w:t>
      </w:r>
    </w:p>
    <w:p w14:paraId="5B288420" w14:textId="2BE481B5" w:rsidR="004941E4" w:rsidRPr="0016642F" w:rsidRDefault="00D8634C" w:rsidP="00D8634C">
      <w:pPr>
        <w:pStyle w:val="IEEEParagraph"/>
      </w:pPr>
      <w:r w:rsidRPr="0016642F">
        <w:t xml:space="preserve">Initially, while looking for datasets and brainstorming for ideas, </w:t>
      </w:r>
      <w:r w:rsidR="004941E4" w:rsidRPr="0016642F">
        <w:t>We</w:t>
      </w:r>
      <w:r w:rsidRPr="0016642F">
        <w:t xml:space="preserve"> sought after a topic that I would personally enjoy working on and have passion for, a topic more oriented towards the younger audience, at first, the</w:t>
      </w:r>
      <w:r w:rsidR="004941E4" w:rsidRPr="0016642F">
        <w:t xml:space="preserve"> </w:t>
      </w:r>
      <w:r w:rsidRPr="0016642F">
        <w:t xml:space="preserve">idea was to look for something sport related, and the biggest option with the highest amount of datasets was football related datasets and ideas. However, that did not end up being as successful as </w:t>
      </w:r>
      <w:r w:rsidR="004941E4" w:rsidRPr="0016642F">
        <w:t>We</w:t>
      </w:r>
      <w:r w:rsidRPr="0016642F">
        <w:t xml:space="preserve"> imagined due to a lack of consistency in the datasets, and then </w:t>
      </w:r>
      <w:r w:rsidR="004941E4" w:rsidRPr="0016642F">
        <w:t>WE</w:t>
      </w:r>
      <w:r w:rsidRPr="0016642F">
        <w:t xml:space="preserve"> moved to the next topic, which was </w:t>
      </w:r>
      <w:r w:rsidR="004941E4" w:rsidRPr="0016642F">
        <w:t xml:space="preserve">the </w:t>
      </w:r>
      <w:r w:rsidRPr="0016642F">
        <w:t>music</w:t>
      </w:r>
      <w:r w:rsidR="004941E4" w:rsidRPr="0016642F">
        <w:t xml:space="preserve"> industry</w:t>
      </w:r>
      <w:r w:rsidRPr="0016642F">
        <w:t>,</w:t>
      </w:r>
      <w:r w:rsidR="004941E4" w:rsidRPr="0016642F">
        <w:t xml:space="preserve"> and it was going well. However, it just did not “click”, and finally, We settled with the concept of movie making due to my intriguing interest in movies and movie making and due to the huge datasets provided for that topic, thanks to IMDb.</w:t>
      </w:r>
    </w:p>
    <w:p w14:paraId="699246DB" w14:textId="73EAC75E" w:rsidR="00C06BB4" w:rsidRPr="0016642F" w:rsidRDefault="004941E4" w:rsidP="004941E4">
      <w:pPr>
        <w:pStyle w:val="IEEEParagraph"/>
      </w:pPr>
      <w:r w:rsidRPr="0016642F">
        <w:t>When it came to sketching we wanted to make something that would catch the viewer's attention, something relatable with names that the viewer might recognize from the directors and stars lists, and We sought to cover insights on genres since every viewer has their own personal favourite genre and it would be interesting to know more about how that certain genre is doing when it comes to cinematic success.</w:t>
      </w:r>
      <w:r w:rsidRPr="0016642F">
        <w:tab/>
      </w:r>
      <w:r w:rsidRPr="0016642F">
        <w:tab/>
      </w:r>
    </w:p>
    <w:p w14:paraId="2BB52730" w14:textId="2B8E19C0" w:rsidR="00542C85" w:rsidRPr="0016642F" w:rsidRDefault="004941E4" w:rsidP="00542C85">
      <w:pPr>
        <w:pStyle w:val="IEEEHeading2"/>
        <w:numPr>
          <w:ilvl w:val="0"/>
          <w:numId w:val="39"/>
        </w:numPr>
      </w:pPr>
      <w:r w:rsidRPr="0016642F">
        <w:t xml:space="preserve">Data Processing </w:t>
      </w:r>
    </w:p>
    <w:p w14:paraId="32C47B74" w14:textId="4465629D" w:rsidR="004941E4" w:rsidRPr="0016642F" w:rsidRDefault="004941E4" w:rsidP="00F20BBB">
      <w:pPr>
        <w:pStyle w:val="IEEEParagraph"/>
      </w:pPr>
      <w:r w:rsidRPr="0016642F">
        <w:t>Thanks to the person who published the dataset on Kaggle, we did not have to go through a lot of data processing, the first issue we faced was the fact that the dataset was in the form of CSV, which was an issue because Tableau could not run CSV so we had to convert it to XLSX, the second issue is that when it comes to budget and gross revenue, some movies did not contain that information simply due to it being unavailable to the public so we had to disregard them when it came to insights regarding budget and revenue, the third and final issue that was processed is that there was no attribute counting the number of movies produced per year or country so I had to make a new one using the “Count” function provided in the tableau base version.</w:t>
      </w:r>
    </w:p>
    <w:p w14:paraId="5FAD17EE" w14:textId="1235BDF1" w:rsidR="00F20BBB" w:rsidRPr="0016642F" w:rsidRDefault="004941E4" w:rsidP="00F20BBB">
      <w:pPr>
        <w:pStyle w:val="IEEEParagraph"/>
      </w:pPr>
      <w:r w:rsidRPr="0016642F">
        <w:t xml:space="preserve"> </w:t>
      </w:r>
    </w:p>
    <w:p w14:paraId="190087C5" w14:textId="2ABD4F8C" w:rsidR="004941E4" w:rsidRPr="0016642F" w:rsidRDefault="0016642F" w:rsidP="004941E4">
      <w:pPr>
        <w:pStyle w:val="IEEEHeading2"/>
        <w:numPr>
          <w:ilvl w:val="0"/>
          <w:numId w:val="39"/>
        </w:numPr>
      </w:pPr>
      <w:r w:rsidRPr="0016642F">
        <w:t>Prototyping and Iterations</w:t>
      </w:r>
    </w:p>
    <w:p w14:paraId="0E7BE7D8" w14:textId="695CF6BA" w:rsidR="00B94516" w:rsidRDefault="004941E4" w:rsidP="00F20BBB">
      <w:pPr>
        <w:pStyle w:val="IEEEParagraph"/>
      </w:pPr>
      <w:r w:rsidRPr="0016642F">
        <w:t>The pilot design was initially made to test which software is the most suitable to be used for this task, testing software like Excel, Tableau, and Power BI, in this case, we went with Tableau as it was the easiest to use and most practical, the first prototype made was fairly basic, it was seven visualizations 4 of which being static</w:t>
      </w:r>
      <w:r w:rsidR="0016642F" w:rsidRPr="0016642F">
        <w:t>, and the rest were interactive, and I displayed them to my peers, and they initially liked the content of the visualizations however they did feel like it was missing something that would have made it special, after looking into it thoughtfully we realized that the issue was that the information given was interesting however the was the coloring and theme simply did not look appealing to the target audience, so we drastically changed the theme and color palette with something more suitable for the topic, we will get into more details in the following design choices section</w:t>
      </w:r>
    </w:p>
    <w:p w14:paraId="21396151" w14:textId="77777777" w:rsidR="0016642F" w:rsidRDefault="0016642F" w:rsidP="0016642F">
      <w:pPr>
        <w:pStyle w:val="IEEEParagraph"/>
        <w:ind w:firstLine="0"/>
      </w:pPr>
    </w:p>
    <w:p w14:paraId="63204B5F" w14:textId="77777777" w:rsidR="0016642F" w:rsidRDefault="0016642F" w:rsidP="0016642F">
      <w:pPr>
        <w:pStyle w:val="IEEEParagraph"/>
        <w:ind w:firstLine="0"/>
      </w:pPr>
    </w:p>
    <w:p w14:paraId="4498144D" w14:textId="43CEEA15" w:rsidR="0016642F" w:rsidRPr="0016642F" w:rsidRDefault="0016642F" w:rsidP="0016642F">
      <w:pPr>
        <w:pStyle w:val="IEEEHeading1"/>
        <w:rPr>
          <w:b/>
        </w:rPr>
      </w:pPr>
      <w:r w:rsidRPr="0016642F">
        <w:rPr>
          <w:b/>
        </w:rPr>
        <w:t xml:space="preserve">Design </w:t>
      </w:r>
      <w:r>
        <w:rPr>
          <w:b/>
        </w:rPr>
        <w:t>Choices</w:t>
      </w:r>
    </w:p>
    <w:p w14:paraId="784C6C6D" w14:textId="77777777" w:rsidR="0016642F" w:rsidRDefault="0016642F" w:rsidP="00F20BBB">
      <w:pPr>
        <w:pStyle w:val="IEEEParagraph"/>
      </w:pPr>
    </w:p>
    <w:p w14:paraId="1CC38EC8" w14:textId="3CC74DB3" w:rsidR="0016642F" w:rsidRPr="0016642F" w:rsidRDefault="0016642F" w:rsidP="0016642F">
      <w:pPr>
        <w:pStyle w:val="IEEEHeading2"/>
        <w:numPr>
          <w:ilvl w:val="0"/>
          <w:numId w:val="39"/>
        </w:numPr>
      </w:pPr>
      <w:r>
        <w:t>Techniques And Layout</w:t>
      </w:r>
    </w:p>
    <w:p w14:paraId="5BDAF335" w14:textId="46B29E11" w:rsidR="006426EA" w:rsidRDefault="006426EA" w:rsidP="006426EA">
      <w:pPr>
        <w:pStyle w:val="IEEEParagraph"/>
      </w:pPr>
      <w:r>
        <w:t xml:space="preserve">    Two visualizations take advantage of the classic bar chart form, the first comparing the top ten countries based on movie releases and the second comparing the top 10 directors based on average IMDb score, the </w:t>
      </w:r>
      <w:r>
        <w:lastRenderedPageBreak/>
        <w:t>reason such a visualization type was chosen was due to its ease of understanding when it comes to comparing certain elements in certain fields, making it the most practical one for both of the concepts.</w:t>
      </w:r>
    </w:p>
    <w:p w14:paraId="4300394A" w14:textId="1AC2BE05" w:rsidR="0016642F" w:rsidRDefault="006426EA" w:rsidP="006426EA">
      <w:pPr>
        <w:pStyle w:val="IEEEParagraph"/>
      </w:pPr>
      <w:r>
        <w:t xml:space="preserve">   A line chart was also utilized in the visualizations as it was used on a visualization comparing how many movies were released for each genre per quarter of a year from 1986 to 2016, you can easily determine that this visualization uses more than 3 variables and one of them is date, when it comes to comparisons through dates a line chart is the most suitable as it is the clearest form of visualizations when it comes to showing progress over time.</w:t>
      </w:r>
    </w:p>
    <w:p w14:paraId="7BC6868F" w14:textId="12821BF4" w:rsidR="006426EA" w:rsidRDefault="006426EA" w:rsidP="006426EA">
      <w:pPr>
        <w:pStyle w:val="IEEEParagraph"/>
      </w:pPr>
      <w:r>
        <w:t xml:space="preserve">A heat map was used in this project, where the topic was top genres by average IMDb score, and the reason this form of visualization was used was due to its clarity, showing the higher values with a fierce shade of orange and the lower ones with a blue-ish grey allowing the viewer to easily distinguish the highs and lows </w:t>
      </w:r>
    </w:p>
    <w:p w14:paraId="566517B7" w14:textId="77777777" w:rsidR="002F3D11" w:rsidRDefault="002F3D11" w:rsidP="006426EA">
      <w:pPr>
        <w:pStyle w:val="IEEEParagraph"/>
      </w:pPr>
    </w:p>
    <w:p w14:paraId="38645AC7" w14:textId="4D0429C8" w:rsidR="002F3D11" w:rsidRDefault="002F3D11" w:rsidP="006426EA">
      <w:pPr>
        <w:pStyle w:val="IEEEParagraph"/>
      </w:pPr>
      <w:r>
        <w:t>The three forms of visualizations mentioned above were merely for static visualizations; now, we’re going to get into the interactive ones. For the first one, we used a map chart that demonstrates the number of movies each country made per year, with fierce orange showing higher amounts and blue-Ish gray showing the lower amounts, the reason such a visualization form was chosen was the fact that this concept compares countries throughout years, so it’s easier to comprehend when shuffling between the pages showing the movies produced during each year.</w:t>
      </w:r>
    </w:p>
    <w:p w14:paraId="178C0985" w14:textId="77777777" w:rsidR="002F3D11" w:rsidRDefault="002F3D11" w:rsidP="006426EA">
      <w:pPr>
        <w:pStyle w:val="IEEEParagraph"/>
      </w:pPr>
    </w:p>
    <w:p w14:paraId="647E0BAD" w14:textId="440662AB" w:rsidR="002F3D11" w:rsidRDefault="002F3D11" w:rsidP="006426EA">
      <w:pPr>
        <w:pStyle w:val="IEEEParagraph"/>
      </w:pPr>
      <w:r>
        <w:t xml:space="preserve">A scatterplot was utilized in this project, comparing the gross revenue to budget ratio between genres throughout the years, the reason it was used was to allow the viewer to easily distinguish the drastic difference in gross and budget between each genre. </w:t>
      </w:r>
    </w:p>
    <w:p w14:paraId="756C1FED" w14:textId="77777777" w:rsidR="002F3D11" w:rsidRDefault="002F3D11" w:rsidP="006426EA">
      <w:pPr>
        <w:pStyle w:val="IEEEParagraph"/>
      </w:pPr>
    </w:p>
    <w:p w14:paraId="04A41827" w14:textId="3DB5266C" w:rsidR="002F3D11" w:rsidRDefault="002F3D11" w:rsidP="006426EA">
      <w:pPr>
        <w:pStyle w:val="IEEEParagraph"/>
      </w:pPr>
      <w:r>
        <w:t xml:space="preserve">Finally, a horizontal bar chart was used for our favorite topic that compares how successful each of the top 10 actors is in each genre, with every genre having its page, the success was measured by summing the total scores of every movie the star starred in in that genre.  </w:t>
      </w:r>
    </w:p>
    <w:p w14:paraId="26326E5E" w14:textId="0FDA355F" w:rsidR="006426EA" w:rsidRDefault="006426EA" w:rsidP="006426EA">
      <w:pPr>
        <w:pStyle w:val="IEEEParagraph"/>
      </w:pPr>
    </w:p>
    <w:p w14:paraId="0BFD342A" w14:textId="00C43A30" w:rsidR="0016642F" w:rsidRPr="0016642F" w:rsidRDefault="0016642F" w:rsidP="0016642F">
      <w:pPr>
        <w:pStyle w:val="IEEEHeading2"/>
        <w:numPr>
          <w:ilvl w:val="0"/>
          <w:numId w:val="39"/>
        </w:numPr>
      </w:pPr>
      <w:r>
        <w:t>Styling And Annotations</w:t>
      </w:r>
    </w:p>
    <w:p w14:paraId="6D22A07E" w14:textId="1DBC07AB" w:rsidR="009F1E6E" w:rsidRDefault="009F1E6E" w:rsidP="00F20BBB">
      <w:pPr>
        <w:pStyle w:val="IEEEParagraph"/>
      </w:pPr>
      <w:r>
        <w:t xml:space="preserve">Initially, we were aiming to use the iconic Star Wars font due to its extreme relevance to the topic, however, due to copyright issues and sharing issues being the fact that if another user downloads the visualizations he would be unable to download the font as well, the font was regretfully avoided, so we stuck with something basic and undaring, being Tableau Bold for headers and Tableau Light for everything else, when it comes to annotations, every visualization has text annotations demonstrating what every part of the visualization represents, and if the annotations were not in the visualization itself due to the visualization being too crammed, we made sure to add a legend to the left of the visualization demonstrating what each symbol means helping the viewers comprehend </w:t>
      </w:r>
      <w:r w:rsidR="0064681E">
        <w:t>and understand the visualizations</w:t>
      </w:r>
      <w:r>
        <w:t>.</w:t>
      </w:r>
    </w:p>
    <w:p w14:paraId="36022975" w14:textId="394A2963" w:rsidR="0016642F" w:rsidRDefault="009F1E6E" w:rsidP="00F20BBB">
      <w:pPr>
        <w:pStyle w:val="IEEEParagraph"/>
      </w:pPr>
      <w:r>
        <w:tab/>
        <w:t xml:space="preserve">  </w:t>
      </w:r>
    </w:p>
    <w:p w14:paraId="13142C6A" w14:textId="1386B72C" w:rsidR="0016642F" w:rsidRPr="0016642F" w:rsidRDefault="0016642F" w:rsidP="0016642F">
      <w:pPr>
        <w:pStyle w:val="IEEEHeading2"/>
        <w:numPr>
          <w:ilvl w:val="0"/>
          <w:numId w:val="39"/>
        </w:numPr>
      </w:pPr>
      <w:r>
        <w:t>Interactivity Features</w:t>
      </w:r>
    </w:p>
    <w:p w14:paraId="699BA4F5" w14:textId="64054450" w:rsidR="0016642F" w:rsidRDefault="0064681E" w:rsidP="00F20BBB">
      <w:pPr>
        <w:pStyle w:val="IEEEParagraph"/>
      </w:pPr>
      <w:r>
        <w:t xml:space="preserve">There are three interactive visualizations displayed in this project, and each of them has its own unique concept, starting strong with the star power analysis, it is interactive as every page shows a different genre, and every page also shows who the most successful actor in that genre is, allowing the viewer to observe and interact with the visualization shuffling between the pages and understanding which stars have the highest chance of success in each genre, for the other two visualizations, the user could shuffle between the years with every year having its own page, one of the visualizations shows off the number of movies each country produced during the years and the other shows off the gross revenue to the budget ratio for each country, the user can interact with the visualizations shuffling between the years allowing </w:t>
      </w:r>
      <w:r w:rsidR="00847534">
        <w:t>the viewer</w:t>
      </w:r>
      <w:r>
        <w:t xml:space="preserve"> to understand trends in movies throughout the years and understanding the ups and downs of the movie industry</w:t>
      </w:r>
      <w:r w:rsidR="00847534">
        <w:t>.</w:t>
      </w:r>
    </w:p>
    <w:p w14:paraId="3D7E584C" w14:textId="3F998ABB" w:rsidR="0016642F" w:rsidRPr="0016642F" w:rsidRDefault="0016642F" w:rsidP="0016642F">
      <w:pPr>
        <w:pStyle w:val="IEEEHeading2"/>
        <w:numPr>
          <w:ilvl w:val="0"/>
          <w:numId w:val="39"/>
        </w:numPr>
      </w:pPr>
      <w:r>
        <w:t>Color choices</w:t>
      </w:r>
    </w:p>
    <w:p w14:paraId="66C8B96C" w14:textId="77777777" w:rsidR="0016642F" w:rsidRDefault="0016642F" w:rsidP="00F20BBB">
      <w:pPr>
        <w:pStyle w:val="IEEEParagraph"/>
      </w:pPr>
    </w:p>
    <w:p w14:paraId="58E8A7CF" w14:textId="360B2CD8" w:rsidR="0016642F" w:rsidRDefault="0016642F" w:rsidP="00847534">
      <w:pPr>
        <w:pStyle w:val="IEEEParagraph"/>
      </w:pPr>
      <w:r w:rsidRPr="0016642F">
        <w:t xml:space="preserve">The </w:t>
      </w:r>
      <w:r w:rsidR="00847534">
        <w:t xml:space="preserve">coloring of the set of visualizations for this project was derived mainly from the colors of cinema, when you envision cinema, you envision dark colors and backgrounds bombarded with fierce colors like red and gold and that’s what we went for, we made the background of visualizations dark navy in color, resembling the darkness you’re in when you’re watching a movie in a cinema hall and then for the content in the visualizations we used a palette of youthful fierce colors like Deep Gold (#FFD700) , Crimson Red (#DC143C) and more colors of that sort like midnight blue, charcoal grey, emerald green and more, the choice of these colors was derived from a research published by Jon Hellerman on the website NoFilmSchool </w:t>
      </w:r>
      <w:r w:rsidR="00847534">
        <w:fldChar w:fldCharType="begin"/>
      </w:r>
      <w:r w:rsidR="00847534">
        <w:instrText xml:space="preserve"> ADDIN ZOTERO_ITEM CSL_CITATION {"citationID":"46IdLsaq","properties":{"formattedCitation":"[2]","plainCitation":"[2]","noteIndex":0},"citationItems":[{"id":3,"uris":["http://zotero.org/users/local/eIEXNngM/items/HFWFC2W4"],"itemData":{"id":3,"type":"webpage","abstract":"Learn color psychology in film and what each color means to the audience.","language":"en","title":"The Psychology of Color in Film (with examples) | No Film School","URL":"https://nofilmschool.com/color-psychology-in-film","author":[{"family":"Hellerman","given":"Jon"}],"accessed":{"date-parts":[["2024",12,13]]}}}],"schema":"https://github.com/citation-style-language/schema/raw/master/csl-citation.json"} </w:instrText>
      </w:r>
      <w:r w:rsidR="00847534">
        <w:fldChar w:fldCharType="separate"/>
      </w:r>
      <w:r w:rsidR="00847534" w:rsidRPr="00847534">
        <w:t>[2]</w:t>
      </w:r>
      <w:r w:rsidR="00847534">
        <w:fldChar w:fldCharType="end"/>
      </w:r>
      <w:r w:rsidR="00847534">
        <w:t>.</w:t>
      </w:r>
    </w:p>
    <w:p w14:paraId="3270D3E0" w14:textId="77777777" w:rsidR="00847534" w:rsidRDefault="00847534" w:rsidP="00847534">
      <w:pPr>
        <w:pStyle w:val="IEEEParagraph"/>
      </w:pPr>
    </w:p>
    <w:p w14:paraId="18138349" w14:textId="34985FA7" w:rsidR="00CD16B5" w:rsidRDefault="00CD16B5" w:rsidP="00CD16B5">
      <w:pPr>
        <w:pStyle w:val="IEEEHeading1"/>
        <w:rPr>
          <w:b/>
        </w:rPr>
      </w:pPr>
      <w:r>
        <w:rPr>
          <w:b/>
        </w:rPr>
        <w:t>Development Of design solutions</w:t>
      </w:r>
    </w:p>
    <w:p w14:paraId="3E7B8B58" w14:textId="77777777" w:rsidR="00CD16B5" w:rsidRPr="00CD16B5" w:rsidRDefault="00CD16B5" w:rsidP="00CD16B5">
      <w:pPr>
        <w:pStyle w:val="IEEEParagraph"/>
      </w:pPr>
    </w:p>
    <w:p w14:paraId="12CE86BC" w14:textId="77777777" w:rsidR="00CD16B5" w:rsidRDefault="00CD16B5" w:rsidP="00847534">
      <w:pPr>
        <w:pStyle w:val="IEEEParagraph"/>
      </w:pPr>
    </w:p>
    <w:p w14:paraId="4B4DD436" w14:textId="4DF9462C" w:rsidR="00CD16B5" w:rsidRDefault="00CD16B5" w:rsidP="00CD16B5">
      <w:pPr>
        <w:pStyle w:val="IEEEHeading2"/>
        <w:numPr>
          <w:ilvl w:val="0"/>
          <w:numId w:val="39"/>
        </w:numPr>
      </w:pPr>
      <w:r>
        <w:t>Static Visualizations</w:t>
      </w:r>
    </w:p>
    <w:p w14:paraId="5000CC78" w14:textId="77777777" w:rsidR="00CD16B5" w:rsidRDefault="00CD16B5" w:rsidP="00CD16B5">
      <w:pPr>
        <w:pStyle w:val="IEEEParagraph"/>
      </w:pPr>
    </w:p>
    <w:p w14:paraId="39F019AA" w14:textId="77777777" w:rsidR="00CD16B5" w:rsidRDefault="00CD16B5" w:rsidP="00CD16B5">
      <w:pPr>
        <w:pStyle w:val="IEEEParagraph"/>
      </w:pPr>
    </w:p>
    <w:p w14:paraId="10D03672" w14:textId="187CFDB8" w:rsidR="00CD16B5" w:rsidRDefault="00CD16B5" w:rsidP="00CD16B5">
      <w:pPr>
        <w:pStyle w:val="IEEEParagraph"/>
      </w:pPr>
      <w:r w:rsidRPr="00161C7E">
        <w:rPr>
          <w:noProof/>
        </w:rPr>
        <w:pict w14:anchorId="7C87A2C7">
          <v:shape id="Picture 1" o:spid="_x0000_i1061" type="#_x0000_t75" style="width:451.2pt;height:258pt;visibility:visible;mso-wrap-style:square">
            <v:imagedata r:id="rId9" o:title=""/>
          </v:shape>
        </w:pict>
      </w:r>
    </w:p>
    <w:p w14:paraId="162B88F3" w14:textId="77777777" w:rsidR="00CD16B5" w:rsidRDefault="00CD16B5" w:rsidP="00CD16B5">
      <w:pPr>
        <w:pStyle w:val="IEEEParagraph"/>
      </w:pPr>
    </w:p>
    <w:p w14:paraId="25BB7F54" w14:textId="6A44A187" w:rsidR="00CD16B5" w:rsidRDefault="00CD16B5" w:rsidP="00CD16B5">
      <w:pPr>
        <w:pStyle w:val="IEEEFigureCaptionMulti-Lines"/>
      </w:pPr>
      <w:r w:rsidRPr="0016642F">
        <w:t xml:space="preserve">Fig. </w:t>
      </w:r>
      <w:r w:rsidRPr="0016642F">
        <w:fldChar w:fldCharType="begin"/>
      </w:r>
      <w:r w:rsidRPr="0016642F">
        <w:instrText xml:space="preserve"> SEQ Fig. \* ARABIC  \* MERGEFORMAT </w:instrText>
      </w:r>
      <w:r w:rsidRPr="0016642F">
        <w:fldChar w:fldCharType="separate"/>
      </w:r>
      <w:r w:rsidRPr="0016642F">
        <w:t>1</w:t>
      </w:r>
      <w:r w:rsidRPr="0016642F">
        <w:fldChar w:fldCharType="end"/>
      </w:r>
      <w:r w:rsidRPr="0016642F">
        <w:t xml:space="preserve">  A </w:t>
      </w:r>
      <w:r>
        <w:t xml:space="preserve">line graph demonstrating the total number of movies released by the top 5 genres each year </w:t>
      </w:r>
    </w:p>
    <w:p w14:paraId="03688FFB" w14:textId="77777777" w:rsidR="00CD16B5" w:rsidRDefault="00CD16B5" w:rsidP="00CD16B5">
      <w:pPr>
        <w:pStyle w:val="IEEEParagraph"/>
      </w:pPr>
    </w:p>
    <w:p w14:paraId="0631A277" w14:textId="3821EABC" w:rsidR="00CD16B5" w:rsidRDefault="005434BC" w:rsidP="005434BC">
      <w:pPr>
        <w:pStyle w:val="IEEEParagraph"/>
      </w:pPr>
      <w:r>
        <w:t>The visualization displayed on top displays a comparison of the number of movies released by genre every year, by observing the visualization, you can easily derive the fact that comedic movies dominated the movie industry until action movies took over In the 2010s, with around 63 action movies releasing on the first quarter of 2014, comedic movies have been on a decline ever since and drama movies took over the 2</w:t>
      </w:r>
      <w:r w:rsidRPr="005434BC">
        <w:t>nd</w:t>
      </w:r>
      <w:r>
        <w:t xml:space="preserve"> place of the amount of movies produced, however as you can see in the visualizations, all of the genres faced a devastating drastic decline in 2020 due to the Covid-19 Pandemic </w:t>
      </w:r>
      <w:r>
        <w:fldChar w:fldCharType="begin"/>
      </w:r>
      <w:r>
        <w:instrText xml:space="preserve"> ADDIN ZOTERO_ITEM CSL_CITATION {"citationID":"VuXiEFv5","properties":{"formattedCitation":"[3]","plainCitation":"[3]","noteIndex":0},"citationItems":[{"id":7,"uris":["http://zotero.org/users/local/eIEXNngM/items/DIA74JAE"],"itemData":{"id":7,"type":"webpage","title":"Impact of the COVID-19 pandemic on cinema - Wikipedia","URL":"https://en.wikipedia.org/wiki/Impact_of_the_COVID-19_pandemic_on_cinema","accessed":{"date-parts":[["2024",12,13]]}}}],"schema":"https://github.com/citation-style-language/schema/raw/master/csl-citation.json"} </w:instrText>
      </w:r>
      <w:r>
        <w:fldChar w:fldCharType="separate"/>
      </w:r>
      <w:r w:rsidRPr="005434BC">
        <w:t>[3]</w:t>
      </w:r>
      <w:r>
        <w:fldChar w:fldCharType="end"/>
      </w:r>
      <w:r>
        <w:t xml:space="preserve"> which, according to Wikipedia, delayed and even canceled a lot of the movie’s production at that time. </w:t>
      </w:r>
    </w:p>
    <w:p w14:paraId="5B639E0C" w14:textId="77777777" w:rsidR="00CD16B5" w:rsidRDefault="00CD16B5" w:rsidP="00CD16B5">
      <w:pPr>
        <w:pStyle w:val="IEEEParagraph"/>
      </w:pPr>
    </w:p>
    <w:p w14:paraId="4D8873F0" w14:textId="77777777" w:rsidR="00CD16B5" w:rsidRDefault="00CD16B5" w:rsidP="00CD16B5">
      <w:pPr>
        <w:pStyle w:val="IEEEParagraph"/>
      </w:pPr>
    </w:p>
    <w:p w14:paraId="23FEA00C" w14:textId="77777777" w:rsidR="00CD16B5" w:rsidRDefault="00CD16B5" w:rsidP="00CD16B5">
      <w:pPr>
        <w:pStyle w:val="IEEEParagraph"/>
      </w:pPr>
    </w:p>
    <w:p w14:paraId="3636DC54" w14:textId="3351BA30" w:rsidR="00CD16B5" w:rsidRPr="00CD16B5" w:rsidRDefault="00CD16B5" w:rsidP="00CD16B5">
      <w:pPr>
        <w:pStyle w:val="IEEEParagraph"/>
      </w:pPr>
      <w:r w:rsidRPr="00161C7E">
        <w:rPr>
          <w:noProof/>
        </w:rPr>
        <w:lastRenderedPageBreak/>
        <w:pict w14:anchorId="4DE574BD">
          <v:shape id="_x0000_i1063" type="#_x0000_t75" style="width:451.8pt;height:274.2pt;visibility:visible;mso-wrap-style:square">
            <v:imagedata r:id="rId10" o:title=""/>
          </v:shape>
        </w:pict>
      </w:r>
    </w:p>
    <w:p w14:paraId="4DEA207C" w14:textId="77777777" w:rsidR="00CD16B5" w:rsidRDefault="00CD16B5" w:rsidP="00CD16B5">
      <w:pPr>
        <w:pStyle w:val="IEEEParagraph"/>
      </w:pPr>
    </w:p>
    <w:p w14:paraId="0B448BEE" w14:textId="103C6AB8" w:rsidR="00CD16B5" w:rsidRDefault="00CD16B5" w:rsidP="00CD16B5">
      <w:pPr>
        <w:pStyle w:val="IEEEFigureCaptionMulti-Lines"/>
      </w:pPr>
      <w:r w:rsidRPr="0016642F">
        <w:t xml:space="preserve">Fig. </w:t>
      </w:r>
      <w:r>
        <w:t>2</w:t>
      </w:r>
      <w:r w:rsidRPr="0016642F">
        <w:t xml:space="preserve">  A </w:t>
      </w:r>
      <w:r>
        <w:t xml:space="preserve">heat map showing the </w:t>
      </w:r>
      <w:r w:rsidR="005434BC">
        <w:t>highest-rated</w:t>
      </w:r>
      <w:r>
        <w:t xml:space="preserve"> genres based on </w:t>
      </w:r>
      <w:r w:rsidR="005434BC">
        <w:t xml:space="preserve">the </w:t>
      </w:r>
      <w:r>
        <w:t>IMDb score</w:t>
      </w:r>
    </w:p>
    <w:p w14:paraId="25DFED57" w14:textId="60F739DB" w:rsidR="00CD16B5" w:rsidRDefault="005434BC" w:rsidP="00CD16B5">
      <w:pPr>
        <w:pStyle w:val="IEEEParagraph"/>
      </w:pPr>
      <w:r w:rsidRPr="0016642F">
        <w:t xml:space="preserve">The </w:t>
      </w:r>
      <w:r>
        <w:t>visualization displayed above is a head map putting the average scores of each genre on comparison, history the most orange colored square dominates the score field with an average of 8.3, with movies like Kingdom Of Heaven and Dundirk making it the genre with the highest-quality movies even though it is not the most produced, as shown in the last visualization,  following history is musical movies with movies like LaLa Land and Babylon with an average score of 8.050 and in the last place, devastatingly are western movies displayed with the navy colored square with an average of 5.6 making it the worst movie genre when it comes to quality.</w:t>
      </w:r>
    </w:p>
    <w:p w14:paraId="5FE91524" w14:textId="77777777" w:rsidR="00CD16B5" w:rsidRDefault="00CD16B5" w:rsidP="00CD16B5">
      <w:pPr>
        <w:pStyle w:val="IEEEParagraph"/>
      </w:pPr>
    </w:p>
    <w:p w14:paraId="365B6B74" w14:textId="77777777" w:rsidR="00CD16B5" w:rsidRDefault="00CD16B5" w:rsidP="00CD16B5">
      <w:pPr>
        <w:pStyle w:val="IEEEParagraph"/>
      </w:pPr>
    </w:p>
    <w:p w14:paraId="723D2649" w14:textId="77777777" w:rsidR="00CD16B5" w:rsidRDefault="00CD16B5" w:rsidP="00CD16B5">
      <w:pPr>
        <w:pStyle w:val="IEEEParagraph"/>
      </w:pPr>
    </w:p>
    <w:p w14:paraId="2EABB210" w14:textId="77777777" w:rsidR="00CD16B5" w:rsidRDefault="00CD16B5" w:rsidP="00CD16B5">
      <w:pPr>
        <w:pStyle w:val="IEEEParagraph"/>
      </w:pPr>
    </w:p>
    <w:p w14:paraId="665CB332" w14:textId="77777777" w:rsidR="00CD16B5" w:rsidRDefault="00CD16B5" w:rsidP="00CD16B5">
      <w:pPr>
        <w:pStyle w:val="IEEEParagraph"/>
      </w:pPr>
    </w:p>
    <w:p w14:paraId="53425198" w14:textId="77777777" w:rsidR="00CD16B5" w:rsidRDefault="00CD16B5" w:rsidP="00CD16B5">
      <w:pPr>
        <w:pStyle w:val="IEEEParagraph"/>
      </w:pPr>
    </w:p>
    <w:p w14:paraId="059CBD6D" w14:textId="77777777" w:rsidR="00CD16B5" w:rsidRDefault="00CD16B5" w:rsidP="00CD16B5">
      <w:pPr>
        <w:pStyle w:val="IEEEParagraph"/>
      </w:pPr>
    </w:p>
    <w:p w14:paraId="6626B919" w14:textId="77777777" w:rsidR="00CD16B5" w:rsidRDefault="00CD16B5" w:rsidP="00CD16B5">
      <w:pPr>
        <w:pStyle w:val="IEEEParagraph"/>
      </w:pPr>
    </w:p>
    <w:p w14:paraId="3D1096E0" w14:textId="2D9CFA3E" w:rsidR="00CD16B5" w:rsidRDefault="00CD16B5" w:rsidP="00CD16B5">
      <w:pPr>
        <w:pStyle w:val="IEEEParagraph"/>
      </w:pPr>
      <w:r w:rsidRPr="00161C7E">
        <w:rPr>
          <w:noProof/>
        </w:rPr>
        <w:lastRenderedPageBreak/>
        <w:pict w14:anchorId="5DEFA35B">
          <v:shape id="_x0000_i1065" type="#_x0000_t75" style="width:451.2pt;height:268.8pt;visibility:visible;mso-wrap-style:square">
            <v:imagedata r:id="rId11" o:title=""/>
          </v:shape>
        </w:pict>
      </w:r>
    </w:p>
    <w:p w14:paraId="2C51BC5A" w14:textId="671616FA" w:rsidR="00CD16B5" w:rsidRDefault="00CD16B5" w:rsidP="00CD16B5">
      <w:pPr>
        <w:pStyle w:val="IEEEFigureCaptionMulti-Lines"/>
      </w:pPr>
      <w:r w:rsidRPr="0016642F">
        <w:t xml:space="preserve">Fig. </w:t>
      </w:r>
      <w:r>
        <w:t>3</w:t>
      </w:r>
      <w:r w:rsidRPr="0016642F">
        <w:t xml:space="preserve">  A </w:t>
      </w:r>
      <w:r>
        <w:t xml:space="preserve">bar chart comparing the top 10 </w:t>
      </w:r>
      <w:r w:rsidR="005434BC">
        <w:t>movie-producing</w:t>
      </w:r>
      <w:r>
        <w:t xml:space="preserve"> countries</w:t>
      </w:r>
    </w:p>
    <w:p w14:paraId="4DA49288" w14:textId="0686B793" w:rsidR="005434BC" w:rsidRPr="005434BC" w:rsidRDefault="005434BC" w:rsidP="005434BC">
      <w:pPr>
        <w:pStyle w:val="IEEEParagraph"/>
      </w:pPr>
      <w:r>
        <w:t>In this visualization it</w:t>
      </w:r>
      <w:r>
        <w:t xml:space="preserve"> compares the top 10 movie-producing countries and its obvious to tell that the United States Of America clearly dominates this field by levels with almost 5500 movies screened between 1986 and 2016 , following it is the United Kingdom with 816 , which is fairly impressive however it still does not compare to the United Of America. </w:t>
      </w:r>
    </w:p>
    <w:p w14:paraId="2B0D4997" w14:textId="783DF4B1" w:rsidR="00CD16B5" w:rsidRDefault="00CD16B5" w:rsidP="00CD16B5">
      <w:pPr>
        <w:pStyle w:val="IEEEParagraph"/>
      </w:pPr>
    </w:p>
    <w:p w14:paraId="074DF271" w14:textId="34EC1FEC" w:rsidR="00CD16B5" w:rsidRDefault="00CD16B5" w:rsidP="00CD16B5">
      <w:pPr>
        <w:pStyle w:val="IEEEParagraph"/>
      </w:pPr>
      <w:r w:rsidRPr="00161C7E">
        <w:rPr>
          <w:noProof/>
        </w:rPr>
        <w:pict w14:anchorId="7D891A77">
          <v:shape id="_x0000_i1073" type="#_x0000_t75" style="width:451.2pt;height:256.8pt;visibility:visible;mso-wrap-style:square">
            <v:imagedata r:id="rId12" o:title=""/>
          </v:shape>
        </w:pict>
      </w:r>
    </w:p>
    <w:p w14:paraId="7C7BE9CB" w14:textId="48FE4957" w:rsidR="00CD16B5" w:rsidRDefault="00CD16B5" w:rsidP="00CD16B5">
      <w:pPr>
        <w:pStyle w:val="IEEEFigureCaptionMulti-Lines"/>
      </w:pPr>
      <w:r w:rsidRPr="0016642F">
        <w:t xml:space="preserve">Fig. </w:t>
      </w:r>
      <w:r w:rsidR="005434BC">
        <w:t>4</w:t>
      </w:r>
      <w:r w:rsidRPr="0016642F">
        <w:t xml:space="preserve">  A </w:t>
      </w:r>
      <w:r>
        <w:t>bar chart comparing the top 10 movie</w:t>
      </w:r>
      <w:r>
        <w:t xml:space="preserve"> directors based on average IMDb score</w:t>
      </w:r>
      <w:r>
        <w:t xml:space="preserve"> </w:t>
      </w:r>
    </w:p>
    <w:p w14:paraId="32BC5279" w14:textId="38EDD922" w:rsidR="00CD16B5" w:rsidRDefault="005434BC" w:rsidP="00CD16B5">
      <w:pPr>
        <w:pStyle w:val="IEEEParagraph"/>
      </w:pPr>
      <w:r>
        <w:t>In this visualization it compares the top 10 movie directors based on average IMDb score, in this case, three directors are tied for first place, with a score of 8.5 making it a very competitive field and also making it hard to figure out which director is exactly the best director, but also it offers us a selection of prime directors to choose from when looking for a director to direct a movie.</w:t>
      </w:r>
    </w:p>
    <w:p w14:paraId="1941E391" w14:textId="093C5ABA" w:rsidR="00CD16B5" w:rsidRDefault="00CD16B5" w:rsidP="00CD16B5">
      <w:pPr>
        <w:pStyle w:val="IEEEHeading2"/>
        <w:numPr>
          <w:ilvl w:val="0"/>
          <w:numId w:val="39"/>
        </w:numPr>
      </w:pPr>
      <w:r>
        <w:t xml:space="preserve">Interactive Visualizations </w:t>
      </w:r>
    </w:p>
    <w:p w14:paraId="40F2B16E" w14:textId="18CF0835" w:rsidR="005434BC" w:rsidRPr="005434BC" w:rsidRDefault="005434BC" w:rsidP="005434BC">
      <w:pPr>
        <w:pStyle w:val="IEEEParagraph"/>
      </w:pPr>
      <w:r w:rsidRPr="00161C7E">
        <w:rPr>
          <w:noProof/>
        </w:rPr>
        <w:lastRenderedPageBreak/>
        <w:pict w14:anchorId="4953694F">
          <v:shape id="_x0000_i1075" type="#_x0000_t75" style="width:451.2pt;height:264.6pt;visibility:visible;mso-wrap-style:square">
            <v:imagedata r:id="rId13" o:title=""/>
          </v:shape>
        </w:pict>
      </w:r>
    </w:p>
    <w:p w14:paraId="749AC1B5" w14:textId="77777777" w:rsidR="00CD16B5" w:rsidRPr="00CD16B5" w:rsidRDefault="00CD16B5" w:rsidP="00CD16B5">
      <w:pPr>
        <w:pStyle w:val="IEEEParagraph"/>
      </w:pPr>
    </w:p>
    <w:p w14:paraId="4CA2B68B" w14:textId="598891F3" w:rsidR="00CD16B5" w:rsidRDefault="00F51076" w:rsidP="00F51076">
      <w:pPr>
        <w:pStyle w:val="IEEEFigureCaptionMulti-Lines"/>
      </w:pPr>
      <w:r w:rsidRPr="0016642F">
        <w:t xml:space="preserve">Fig. </w:t>
      </w:r>
      <w:r>
        <w:t>5</w:t>
      </w:r>
      <w:r w:rsidRPr="0016642F">
        <w:t xml:space="preserve">  </w:t>
      </w:r>
      <w:r w:rsidRPr="00F51076">
        <w:t xml:space="preserve">A </w:t>
      </w:r>
      <w:r>
        <w:t>map</w:t>
      </w:r>
      <w:r w:rsidRPr="00F51076">
        <w:t xml:space="preserve"> chart showcasing the top 10 movie directors based on their average IMDb scores across various countries over the years.</w:t>
      </w:r>
    </w:p>
    <w:p w14:paraId="65B65CD3" w14:textId="08EA0756" w:rsidR="00F51076" w:rsidRDefault="00F51076" w:rsidP="00CD16B5">
      <w:pPr>
        <w:pStyle w:val="IEEEParagraph"/>
      </w:pPr>
      <w:r>
        <w:t>*You can find all of the interactive visualizations on</w:t>
      </w:r>
      <w:r>
        <w:t xml:space="preserve"> this </w:t>
      </w:r>
      <w:r>
        <w:t xml:space="preserve">link: </w:t>
      </w:r>
      <w:hyperlink r:id="rId14" w:history="1">
        <w:r w:rsidRPr="00F51076">
          <w:rPr>
            <w:rStyle w:val="Hyperlink"/>
          </w:rPr>
          <w:t>https://public.tableau.com/app/profile/laith.ahmed/viz/WhatdrivesAMoviesSuccessTheDashboard/</w:t>
        </w:r>
        <w:r w:rsidRPr="00F51076">
          <w:rPr>
            <w:rStyle w:val="Hyperlink"/>
          </w:rPr>
          <w:t>D</w:t>
        </w:r>
        <w:r w:rsidRPr="00F51076">
          <w:rPr>
            <w:rStyle w:val="Hyperlink"/>
          </w:rPr>
          <w:t>ashboard1</w:t>
        </w:r>
      </w:hyperlink>
      <w:r>
        <w:t xml:space="preserve"> *</w:t>
      </w:r>
    </w:p>
    <w:p w14:paraId="394803E2" w14:textId="77777777" w:rsidR="00F51076" w:rsidRDefault="00F51076" w:rsidP="00CD16B5">
      <w:pPr>
        <w:pStyle w:val="IEEEParagraph"/>
      </w:pPr>
    </w:p>
    <w:p w14:paraId="31D6E336" w14:textId="29464135" w:rsidR="00F51076" w:rsidRDefault="00F51076" w:rsidP="00CD16B5">
      <w:pPr>
        <w:pStyle w:val="IEEEParagraph"/>
      </w:pPr>
      <w:r>
        <w:t>In this visualization</w:t>
      </w:r>
      <w:r w:rsidR="00AF384D">
        <w:t>,</w:t>
      </w:r>
      <w:r w:rsidR="005F6ED6">
        <w:t xml:space="preserve"> it is an interactive one</w:t>
      </w:r>
      <w:r>
        <w:t xml:space="preserve"> </w:t>
      </w:r>
      <w:r w:rsidR="005F6ED6">
        <w:t xml:space="preserve">the viewer gets to see how many movies </w:t>
      </w:r>
      <w:r w:rsidR="00AF384D">
        <w:t>were</w:t>
      </w:r>
      <w:r w:rsidR="005F6ED6">
        <w:t xml:space="preserve"> produced each year between 1986 and 2016</w:t>
      </w:r>
      <w:r w:rsidR="002A3E44">
        <w:t>,</w:t>
      </w:r>
      <w:r w:rsidR="005F6ED6">
        <w:t xml:space="preserve"> having the ability to shuffle between the pages</w:t>
      </w:r>
      <w:r w:rsidR="002A3E44">
        <w:t>. Clearly,</w:t>
      </w:r>
      <w:r w:rsidR="005F6ED6">
        <w:t xml:space="preserve"> the United States Of America</w:t>
      </w:r>
      <w:r w:rsidR="00AF384D">
        <w:t xml:space="preserve"> produced the most movies</w:t>
      </w:r>
      <w:r w:rsidR="002A3E44">
        <w:t>,</w:t>
      </w:r>
      <w:r w:rsidR="00AF384D">
        <w:t xml:space="preserve"> and the second rank shuffled between several countries, this visualization allows the user to understand which countries influenced movie production the most. </w:t>
      </w:r>
    </w:p>
    <w:p w14:paraId="220EB799" w14:textId="77777777" w:rsidR="00F51076" w:rsidRDefault="00F51076" w:rsidP="00CD16B5">
      <w:pPr>
        <w:pStyle w:val="IEEEParagraph"/>
      </w:pPr>
    </w:p>
    <w:p w14:paraId="66A30532" w14:textId="77777777" w:rsidR="00F51076" w:rsidRDefault="00F51076" w:rsidP="00CD16B5">
      <w:pPr>
        <w:pStyle w:val="IEEEParagraph"/>
      </w:pPr>
    </w:p>
    <w:p w14:paraId="47E749D2" w14:textId="77777777" w:rsidR="00F51076" w:rsidRDefault="00F51076" w:rsidP="00CD16B5">
      <w:pPr>
        <w:pStyle w:val="IEEEParagraph"/>
      </w:pPr>
    </w:p>
    <w:p w14:paraId="3D10E4ED" w14:textId="4E17FEFF" w:rsidR="00F51076" w:rsidRPr="00CD16B5" w:rsidRDefault="00F51076" w:rsidP="00CD16B5">
      <w:pPr>
        <w:pStyle w:val="IEEEParagraph"/>
      </w:pPr>
      <w:r w:rsidRPr="00161C7E">
        <w:rPr>
          <w:noProof/>
        </w:rPr>
        <w:pict w14:anchorId="23909EAE">
          <v:shape id="_x0000_i1077" type="#_x0000_t75" style="width:451.2pt;height:258pt;visibility:visible;mso-wrap-style:square">
            <v:imagedata r:id="rId15" o:title=""/>
          </v:shape>
        </w:pict>
      </w:r>
    </w:p>
    <w:p w14:paraId="670F26BB" w14:textId="77777777" w:rsidR="00CD16B5" w:rsidRDefault="00CD16B5" w:rsidP="00847534">
      <w:pPr>
        <w:pStyle w:val="IEEEParagraph"/>
      </w:pPr>
    </w:p>
    <w:p w14:paraId="1DF84E37" w14:textId="2F5FE647" w:rsidR="002A3E44" w:rsidRDefault="00F51076" w:rsidP="002A3E44">
      <w:pPr>
        <w:pStyle w:val="IEEEFigureCaptionMulti-Lines"/>
      </w:pPr>
      <w:r w:rsidRPr="0016642F">
        <w:t xml:space="preserve">Fig. </w:t>
      </w:r>
      <w:r>
        <w:t>6</w:t>
      </w:r>
      <w:r w:rsidRPr="0016642F">
        <w:t xml:space="preserve">  </w:t>
      </w:r>
      <w:r w:rsidRPr="00F51076">
        <w:t xml:space="preserve">A </w:t>
      </w:r>
      <w:r>
        <w:t>scatter plot</w:t>
      </w:r>
      <w:r w:rsidRPr="00F51076">
        <w:t xml:space="preserve"> chart visualizing the trends in gross revenue and budget for movies over the years.</w:t>
      </w:r>
    </w:p>
    <w:p w14:paraId="46ACEF5F" w14:textId="77777777" w:rsidR="002A3E44" w:rsidRDefault="002A3E44" w:rsidP="002A3E44">
      <w:pPr>
        <w:pStyle w:val="IEEEParagraph"/>
      </w:pPr>
    </w:p>
    <w:p w14:paraId="6DCE62B3" w14:textId="77777777" w:rsidR="002A3E44" w:rsidRDefault="002A3E44" w:rsidP="002A3E44">
      <w:pPr>
        <w:pStyle w:val="IEEEParagraph"/>
      </w:pPr>
      <w:r>
        <w:t xml:space="preserve">*You can find all of the interactive visualizations on this link: </w:t>
      </w:r>
      <w:hyperlink r:id="rId16" w:history="1">
        <w:r w:rsidRPr="00F51076">
          <w:rPr>
            <w:rStyle w:val="Hyperlink"/>
          </w:rPr>
          <w:t>https://public.tableau.com/app/profile/laith.ahmed/viz/WhatdrivesAMoviesSuccessTheDashboard/Dashboard1</w:t>
        </w:r>
      </w:hyperlink>
      <w:r>
        <w:t xml:space="preserve"> *</w:t>
      </w:r>
    </w:p>
    <w:p w14:paraId="76E2972C" w14:textId="77777777" w:rsidR="002A3E44" w:rsidRPr="002A3E44" w:rsidRDefault="002A3E44" w:rsidP="002A3E44">
      <w:pPr>
        <w:pStyle w:val="IEEEParagraph"/>
      </w:pPr>
    </w:p>
    <w:p w14:paraId="0BC13DD6" w14:textId="0E7758B2" w:rsidR="0016642F" w:rsidRDefault="002A3E44" w:rsidP="002A3E44">
      <w:pPr>
        <w:pStyle w:val="IEEEParagraph"/>
      </w:pPr>
      <w:r>
        <w:t xml:space="preserve">The visualization displayed above is a scatter plot showing the budget and gross revenue ratio across several genres, it appears the action genre dominates the chart with almost 10 billion in revenue! And that’s only during the year 2011, when the user can interact with the visualization and shuffle between the years, in most years action is still the biggest genre followed by comedy, however in the last 10 years animation surpassed comedy’s gross revenue crowning it with the second place. </w:t>
      </w:r>
    </w:p>
    <w:p w14:paraId="0816637C" w14:textId="77777777" w:rsidR="0016642F" w:rsidRDefault="0016642F" w:rsidP="00F20BBB">
      <w:pPr>
        <w:pStyle w:val="IEEEParagraph"/>
      </w:pPr>
    </w:p>
    <w:p w14:paraId="57435013" w14:textId="77777777" w:rsidR="0016642F" w:rsidRDefault="0016642F" w:rsidP="00F20BBB">
      <w:pPr>
        <w:pStyle w:val="IEEEParagraph"/>
      </w:pPr>
    </w:p>
    <w:p w14:paraId="2D7FDEAD" w14:textId="77777777" w:rsidR="0016642F" w:rsidRDefault="0016642F" w:rsidP="00F20BBB">
      <w:pPr>
        <w:pStyle w:val="IEEEParagraph"/>
      </w:pPr>
    </w:p>
    <w:p w14:paraId="42EB859A" w14:textId="346C38FD" w:rsidR="00F51076" w:rsidRPr="0016642F" w:rsidRDefault="00F51076" w:rsidP="00F20BBB">
      <w:pPr>
        <w:pStyle w:val="IEEEParagraph"/>
      </w:pPr>
      <w:r w:rsidRPr="00161C7E">
        <w:rPr>
          <w:noProof/>
        </w:rPr>
        <w:pict w14:anchorId="2DE91AC1">
          <v:shape id="_x0000_i1079" type="#_x0000_t75" style="width:451.2pt;height:258pt;visibility:visible;mso-wrap-style:square">
            <v:imagedata r:id="rId17" o:title=""/>
          </v:shape>
        </w:pict>
      </w:r>
    </w:p>
    <w:p w14:paraId="2996D3F8" w14:textId="12EECE1E" w:rsidR="00F51076" w:rsidRDefault="00F51076" w:rsidP="00F51076">
      <w:pPr>
        <w:pStyle w:val="IEEEFigureCaptionMulti-Lines"/>
      </w:pPr>
      <w:r w:rsidRPr="0016642F">
        <w:t xml:space="preserve">Fig. </w:t>
      </w:r>
      <w:r>
        <w:t>7</w:t>
      </w:r>
      <w:r w:rsidRPr="0016642F">
        <w:t xml:space="preserve">  </w:t>
      </w:r>
      <w:r w:rsidRPr="00F51076">
        <w:t xml:space="preserve">A </w:t>
      </w:r>
      <w:r>
        <w:t>horizontal bar chart comparing Star Success across genres</w:t>
      </w:r>
      <w:r w:rsidRPr="00F51076">
        <w:t>.</w:t>
      </w:r>
    </w:p>
    <w:p w14:paraId="0502C0E6" w14:textId="46655248" w:rsidR="00F51076" w:rsidRPr="002A3E44" w:rsidRDefault="00F51076" w:rsidP="002A3E44">
      <w:pPr>
        <w:pStyle w:val="IEEEParagraph"/>
      </w:pPr>
      <w:r>
        <w:t xml:space="preserve">*You can find all of the interactive visualizations on this link: </w:t>
      </w:r>
      <w:hyperlink r:id="rId18" w:history="1">
        <w:r w:rsidRPr="00F51076">
          <w:rPr>
            <w:rStyle w:val="Hyperlink"/>
          </w:rPr>
          <w:t>https://public.tableau.com/app/profile/laith.ahmed/viz/WhatdrivesAMoviesSuccessTheDashboard/Dashboard1</w:t>
        </w:r>
      </w:hyperlink>
      <w:r>
        <w:t xml:space="preserve"> *</w:t>
      </w:r>
    </w:p>
    <w:p w14:paraId="4102A22F" w14:textId="70030541" w:rsidR="00F51076" w:rsidRDefault="002A3E44" w:rsidP="002A3E44">
      <w:pPr>
        <w:pStyle w:val="IEEETableCaption"/>
        <w:jc w:val="left"/>
        <w:rPr>
          <w:smallCaps w:val="0"/>
          <w:sz w:val="20"/>
        </w:rPr>
      </w:pPr>
      <w:r>
        <w:rPr>
          <w:smallCaps w:val="0"/>
          <w:sz w:val="20"/>
        </w:rPr>
        <w:t xml:space="preserve">    This visualization is a horizontal bar chart comparing the success of the top 10 stars among different genres; the user gets to interact with the visualization by shuffling between the genres, in this case, the genre demonstrated is action, the most successful genre, and the actor with the highest sum of movie scores is Bruce Willis, making him a perfect choice for an action movie, followed by the infamous Tom Cruise. </w:t>
      </w:r>
    </w:p>
    <w:p w14:paraId="742375E4" w14:textId="77777777" w:rsidR="002A3E44" w:rsidRDefault="002A3E44" w:rsidP="002A3E44">
      <w:pPr>
        <w:pStyle w:val="IEEEParagraph"/>
      </w:pPr>
    </w:p>
    <w:p w14:paraId="1F7212A1" w14:textId="77777777" w:rsidR="002A3E44" w:rsidRDefault="002A3E44" w:rsidP="002A3E44">
      <w:pPr>
        <w:pStyle w:val="IEEEParagraph"/>
      </w:pPr>
    </w:p>
    <w:p w14:paraId="00C06582" w14:textId="7D21DF6A" w:rsidR="002A3E44" w:rsidRDefault="002A3E44" w:rsidP="002A3E44">
      <w:pPr>
        <w:pStyle w:val="IEEEHeading1"/>
        <w:rPr>
          <w:b/>
        </w:rPr>
      </w:pPr>
      <w:r>
        <w:rPr>
          <w:b/>
        </w:rPr>
        <w:t xml:space="preserve">conclusion </w:t>
      </w:r>
    </w:p>
    <w:p w14:paraId="5E342278" w14:textId="77777777" w:rsidR="002A3E44" w:rsidRDefault="002A3E44" w:rsidP="002A3E44">
      <w:pPr>
        <w:pStyle w:val="IEEEParagraph"/>
      </w:pPr>
    </w:p>
    <w:p w14:paraId="5D7E49E5" w14:textId="77B2B02E" w:rsidR="002A3E44" w:rsidRDefault="00157865" w:rsidP="002A3E44">
      <w:pPr>
        <w:pStyle w:val="IEEEParagraph"/>
      </w:pPr>
      <w:r>
        <w:t xml:space="preserve">After looking at the visualizations and recognizing patterns, you could tell that the path with the highest chance of a successful movie in the modern is for it to be an American action movie with </w:t>
      </w:r>
      <w:r>
        <w:tab/>
        <w:t xml:space="preserve">Bruce Willis as its star combining the 3 most influential factors in making a successful movie. However, that was not always the case because comedy movies were in the highest demand during the 80s. This project was enjoyable to make, I did not face many issues making it, If I had to change something in it, I would improve my Tableau visualization-making skills to provide more appealing visualizations. </w:t>
      </w:r>
    </w:p>
    <w:p w14:paraId="014168D2" w14:textId="77777777" w:rsidR="0098762D" w:rsidRDefault="0098762D" w:rsidP="002A3E44">
      <w:pPr>
        <w:pStyle w:val="IEEEParagraph"/>
      </w:pPr>
    </w:p>
    <w:p w14:paraId="3CFE6A59" w14:textId="77777777" w:rsidR="0098762D" w:rsidRPr="0098762D" w:rsidRDefault="0098762D" w:rsidP="0098762D">
      <w:pPr>
        <w:pStyle w:val="IEEEReferenceItem"/>
        <w:tabs>
          <w:tab w:val="num" w:pos="432"/>
        </w:tabs>
        <w:ind w:left="432" w:hanging="432"/>
        <w:rPr>
          <w:sz w:val="20"/>
          <w:szCs w:val="20"/>
          <w:lang w:val="en-AU"/>
        </w:rPr>
      </w:pPr>
    </w:p>
    <w:p w14:paraId="3B16AEDE" w14:textId="77777777" w:rsidR="0098762D" w:rsidRPr="0098762D" w:rsidRDefault="0098762D" w:rsidP="0098762D">
      <w:pPr>
        <w:pStyle w:val="IEEEReferenceItem"/>
        <w:tabs>
          <w:tab w:val="num" w:pos="432"/>
        </w:tabs>
        <w:ind w:left="432" w:hanging="432"/>
        <w:rPr>
          <w:sz w:val="20"/>
          <w:szCs w:val="20"/>
          <w:lang w:val="en-AU"/>
        </w:rPr>
      </w:pPr>
      <w:r w:rsidRPr="0098762D">
        <w:rPr>
          <w:sz w:val="20"/>
          <w:szCs w:val="20"/>
          <w:lang w:val="en-AU"/>
        </w:rPr>
        <w:fldChar w:fldCharType="begin"/>
      </w:r>
      <w:r w:rsidRPr="0098762D">
        <w:rPr>
          <w:sz w:val="20"/>
          <w:szCs w:val="20"/>
          <w:lang w:val="en-AU"/>
        </w:rPr>
        <w:instrText xml:space="preserve"> ADDIN ZOTERO_BIBL {"uncited":[],"omitted":[],"custom":[]} CSL_BIBLIOGRAPHY </w:instrText>
      </w:r>
      <w:r w:rsidRPr="0098762D">
        <w:rPr>
          <w:sz w:val="20"/>
          <w:szCs w:val="20"/>
          <w:lang w:val="en-AU"/>
        </w:rPr>
        <w:fldChar w:fldCharType="separate"/>
      </w:r>
      <w:r w:rsidRPr="0098762D">
        <w:rPr>
          <w:sz w:val="20"/>
          <w:szCs w:val="20"/>
          <w:lang w:val="en-AU"/>
        </w:rPr>
        <w:t>[1]</w:t>
      </w:r>
      <w:r w:rsidRPr="0098762D">
        <w:rPr>
          <w:sz w:val="20"/>
          <w:szCs w:val="20"/>
          <w:lang w:val="en-AU"/>
        </w:rPr>
        <w:tab/>
        <w:t>D. Grijalva, “Movie Industry,” Kaggle. Accessed: Dec. 12, 2024. [Online]. Available: https://www.kaggle.com/datasets/danielgrijalvas/movies</w:t>
      </w:r>
    </w:p>
    <w:p w14:paraId="703F4294" w14:textId="77777777" w:rsidR="0098762D" w:rsidRPr="0098762D" w:rsidRDefault="0098762D" w:rsidP="0098762D">
      <w:pPr>
        <w:pStyle w:val="IEEEReferenceItem"/>
        <w:tabs>
          <w:tab w:val="num" w:pos="432"/>
        </w:tabs>
        <w:ind w:left="432" w:hanging="432"/>
        <w:rPr>
          <w:sz w:val="20"/>
          <w:szCs w:val="20"/>
          <w:lang w:val="en-AU"/>
        </w:rPr>
      </w:pPr>
      <w:r w:rsidRPr="0098762D">
        <w:rPr>
          <w:sz w:val="20"/>
          <w:szCs w:val="20"/>
          <w:lang w:val="en-AU"/>
        </w:rPr>
        <w:t>[2]</w:t>
      </w:r>
      <w:r w:rsidRPr="0098762D">
        <w:rPr>
          <w:sz w:val="20"/>
          <w:szCs w:val="20"/>
          <w:lang w:val="en-AU"/>
        </w:rPr>
        <w:tab/>
        <w:t>J. Hellerman, “The Psychology of Color in Film (with examples) | No Film School.” Accessed: Dec. 13, 2024. [Online]. Available: https://nofilmschool.com/color-psychology-in-film</w:t>
      </w:r>
    </w:p>
    <w:p w14:paraId="45EA0FFE" w14:textId="77777777" w:rsidR="0098762D" w:rsidRPr="0098762D" w:rsidRDefault="0098762D" w:rsidP="0098762D">
      <w:pPr>
        <w:pStyle w:val="IEEEReferenceItem"/>
        <w:tabs>
          <w:tab w:val="num" w:pos="432"/>
        </w:tabs>
        <w:ind w:left="432" w:hanging="432"/>
        <w:rPr>
          <w:sz w:val="20"/>
          <w:szCs w:val="20"/>
          <w:lang w:val="en-AU"/>
        </w:rPr>
      </w:pPr>
      <w:r w:rsidRPr="0098762D">
        <w:rPr>
          <w:sz w:val="20"/>
          <w:szCs w:val="20"/>
          <w:lang w:val="en-AU"/>
        </w:rPr>
        <w:lastRenderedPageBreak/>
        <w:t>[3]</w:t>
      </w:r>
      <w:r w:rsidRPr="0098762D">
        <w:rPr>
          <w:sz w:val="20"/>
          <w:szCs w:val="20"/>
          <w:lang w:val="en-AU"/>
        </w:rPr>
        <w:tab/>
        <w:t>“Impact of the COVID-19 pandemic on cinema - Wikipedia.” Accessed: Dec. 13, 2024. [Online]. Available: https://en.wikipedia.org/wiki/Impact_of_the_COVID-19_pandemic_on_cinema</w:t>
      </w:r>
    </w:p>
    <w:p w14:paraId="22C8CA08" w14:textId="0343EC74" w:rsidR="0098762D" w:rsidRPr="002A3E44" w:rsidRDefault="0098762D" w:rsidP="0098762D">
      <w:pPr>
        <w:pStyle w:val="IEEEReferenceItem"/>
        <w:tabs>
          <w:tab w:val="num" w:pos="432"/>
        </w:tabs>
        <w:ind w:left="432" w:hanging="432"/>
      </w:pPr>
      <w:r w:rsidRPr="0098762D">
        <w:rPr>
          <w:sz w:val="20"/>
          <w:szCs w:val="20"/>
          <w:lang w:val="en-AU"/>
        </w:rPr>
        <w:fldChar w:fldCharType="end"/>
      </w:r>
    </w:p>
    <w:p w14:paraId="47F79949" w14:textId="77777777" w:rsidR="002A3E44" w:rsidRPr="002A3E44" w:rsidRDefault="002A3E44" w:rsidP="002A3E44">
      <w:pPr>
        <w:pStyle w:val="IEEEParagraph"/>
      </w:pPr>
    </w:p>
    <w:sectPr w:rsidR="002A3E44" w:rsidRPr="002A3E44" w:rsidSect="002B0DA5">
      <w:type w:val="continuous"/>
      <w:pgSz w:w="11906" w:h="16838"/>
      <w:pgMar w:top="1440" w:right="1440" w:bottom="1440" w:left="1440" w:header="709" w:footer="709" w:gutter="0"/>
      <w:cols w:space="23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2D750DB" w14:textId="77777777" w:rsidR="00723507" w:rsidRPr="0016642F" w:rsidRDefault="00723507" w:rsidP="002B0DA5">
      <w:r w:rsidRPr="0016642F">
        <w:separator/>
      </w:r>
    </w:p>
  </w:endnote>
  <w:endnote w:type="continuationSeparator" w:id="0">
    <w:p w14:paraId="2C903629" w14:textId="77777777" w:rsidR="00723507" w:rsidRPr="0016642F" w:rsidRDefault="00723507" w:rsidP="002B0DA5">
      <w:r w:rsidRPr="0016642F">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roman"/>
    <w:pitch w:val="variable"/>
    <w:sig w:usb0="00000003" w:usb1="00000000" w:usb2="00000000" w:usb3="00000000" w:csb0="00000001"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pitch w:val="fixed"/>
    <w:sig w:usb0="00000003" w:usb1="00000000" w:usb2="00000000" w:usb3="00000000" w:csb0="00000001" w:csb1="00000000"/>
  </w:font>
  <w:font w:name="MS Mincho">
    <w:altName w:val="ＭＳ 明朝"/>
    <w:panose1 w:val="02020609040205080304"/>
    <w:charset w:val="80"/>
    <w:family w:val="modern"/>
    <w:pitch w:val="fixed"/>
    <w:sig w:usb0="E00002FF" w:usb1="6AC7FDFB" w:usb2="08000012" w:usb3="00000000" w:csb0="0002009F" w:csb1="00000000"/>
  </w:font>
  <w:font w:name="Calibri Light">
    <w:panose1 w:val="020F0302020204030204"/>
    <w:charset w:val="00"/>
    <w:family w:val="swiss"/>
    <w:pitch w:val="variable"/>
    <w:sig w:usb0="E4002EFF" w:usb1="C200247B" w:usb2="00000009" w:usb3="00000000" w:csb0="000001FF" w:csb1="00000000"/>
  </w:font>
  <w:font w:name="Verdana">
    <w:panose1 w:val="020B0604030504040204"/>
    <w:charset w:val="00"/>
    <w:family w:val="swiss"/>
    <w:pitch w:val="variable"/>
    <w:sig w:usb0="A00006FF" w:usb1="4000205B" w:usb2="0000001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200247B" w:usb2="00000009" w:usb3="00000000" w:csb0="000001FF" w:csb1="00000000"/>
  </w:font>
  <w:font w:name="Aptos Display">
    <w:charset w:val="00"/>
    <w:family w:val="swiss"/>
    <w:pitch w:val="variable"/>
    <w:sig w:usb0="20000287" w:usb1="00000003" w:usb2="00000000" w:usb3="00000000" w:csb0="0000019F" w:csb1="00000000"/>
  </w:font>
  <w:font w:name="Aptos">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96C7045" w14:textId="77777777" w:rsidR="00723507" w:rsidRPr="0016642F" w:rsidRDefault="00723507" w:rsidP="002B0DA5">
      <w:r w:rsidRPr="0016642F">
        <w:separator/>
      </w:r>
    </w:p>
  </w:footnote>
  <w:footnote w:type="continuationSeparator" w:id="0">
    <w:p w14:paraId="5DEB1843" w14:textId="77777777" w:rsidR="00723507" w:rsidRPr="0016642F" w:rsidRDefault="00723507" w:rsidP="002B0DA5">
      <w:r w:rsidRPr="0016642F">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7F"/>
    <w:multiLevelType w:val="singleLevel"/>
    <w:tmpl w:val="A6A6D830"/>
    <w:lvl w:ilvl="0">
      <w:start w:val="1"/>
      <w:numFmt w:val="decimal"/>
      <w:lvlText w:val="[%1]"/>
      <w:lvlJc w:val="left"/>
      <w:pPr>
        <w:tabs>
          <w:tab w:val="num" w:pos="643"/>
        </w:tabs>
        <w:ind w:left="643" w:hanging="360"/>
      </w:pPr>
      <w:rPr>
        <w:rFonts w:hint="default"/>
      </w:rPr>
    </w:lvl>
  </w:abstractNum>
  <w:abstractNum w:abstractNumId="1" w15:restartNumberingAfterBreak="0">
    <w:nsid w:val="0228720A"/>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 w15:restartNumberingAfterBreak="0">
    <w:nsid w:val="023E2E4D"/>
    <w:multiLevelType w:val="multilevel"/>
    <w:tmpl w:val="129C5206"/>
    <w:lvl w:ilvl="0">
      <w:start w:val="1"/>
      <w:numFmt w:val="upperRoman"/>
      <w:pStyle w:val="IEEEHeading1"/>
      <w:lvlText w:val="%1."/>
      <w:lvlJc w:val="left"/>
      <w:pPr>
        <w:tabs>
          <w:tab w:val="num" w:pos="288"/>
        </w:tabs>
        <w:ind w:left="288" w:hanging="288"/>
      </w:pPr>
      <w:rPr>
        <w:rFonts w:ascii="Times New Roman" w:eastAsia="Arial Unicode MS" w:hAnsi="Times New Roman" w:cs="Times New Roman" w:hint="default"/>
        <w:b w:val="0"/>
        <w:bCs w:val="0"/>
        <w:i w:val="0"/>
        <w:iCs w:val="0"/>
        <w:caps/>
        <w:strike w:val="0"/>
        <w:dstrike w:val="0"/>
        <w:outline w:val="0"/>
        <w:shadow w:val="0"/>
        <w:emboss w:val="0"/>
        <w:imprint w:val="0"/>
        <w:vanish w:val="0"/>
        <w:color w:val="000000"/>
        <w:spacing w:val="0"/>
        <w:kern w:val="0"/>
        <w:position w:val="0"/>
        <w:sz w:val="20"/>
        <w:szCs w:val="20"/>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 w15:restartNumberingAfterBreak="0">
    <w:nsid w:val="02D3103A"/>
    <w:multiLevelType w:val="multilevel"/>
    <w:tmpl w:val="4F0CE718"/>
    <w:lvl w:ilvl="0">
      <w:start w:val="1"/>
      <w:numFmt w:val="decimal"/>
      <w:suff w:val="space"/>
      <w:lvlText w:val="%1)"/>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 w15:restartNumberingAfterBreak="0">
    <w:nsid w:val="03A62262"/>
    <w:multiLevelType w:val="multilevel"/>
    <w:tmpl w:val="890408E0"/>
    <w:lvl w:ilvl="0">
      <w:start w:val="1"/>
      <w:numFmt w:val="upperRoman"/>
      <w:lvlText w:val="%1."/>
      <w:lvlJc w:val="center"/>
      <w:pPr>
        <w:tabs>
          <w:tab w:val="num" w:pos="648"/>
        </w:tabs>
        <w:ind w:left="64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5" w15:restartNumberingAfterBreak="0">
    <w:nsid w:val="04D17172"/>
    <w:multiLevelType w:val="multilevel"/>
    <w:tmpl w:val="595A58D8"/>
    <w:lvl w:ilvl="0">
      <w:start w:val="1"/>
      <w:numFmt w:val="upperLetter"/>
      <w:lvlText w:val="%1."/>
      <w:lvlJc w:val="left"/>
      <w:pPr>
        <w:tabs>
          <w:tab w:val="num" w:pos="288"/>
        </w:tabs>
        <w:ind w:left="288" w:hanging="288"/>
      </w:pPr>
      <w:rPr>
        <w:rFonts w:ascii="Times New Roman" w:eastAsia="Arial Unicode MS" w:hAnsi="Times New Roman" w:cs="Times New Roman" w:hint="default"/>
        <w:bCs/>
        <w:i w:val="0"/>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bullet"/>
      <w:lvlText w:val=""/>
      <w:lvlJc w:val="left"/>
      <w:pPr>
        <w:tabs>
          <w:tab w:val="num" w:pos="216"/>
        </w:tabs>
        <w:ind w:left="216" w:hanging="216"/>
      </w:pPr>
      <w:rPr>
        <w:rFonts w:ascii="Symbol" w:eastAsia="SimSun" w:hAnsi="Symbol"/>
        <w:b/>
        <w:bCs/>
        <w:caps/>
        <w:color w:val="000000"/>
        <w:sz w:val="16"/>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6" w15:restartNumberingAfterBreak="0">
    <w:nsid w:val="08F95CD1"/>
    <w:multiLevelType w:val="multilevel"/>
    <w:tmpl w:val="5C5A6CA8"/>
    <w:lvl w:ilvl="0">
      <w:start w:val="1"/>
      <w:numFmt w:val="upperRoman"/>
      <w:lvlText w:val="%1."/>
      <w:lvlJc w:val="left"/>
      <w:pPr>
        <w:tabs>
          <w:tab w:val="num" w:pos="288"/>
        </w:tabs>
        <w:ind w:left="28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7" w15:restartNumberingAfterBreak="0">
    <w:nsid w:val="0C041A38"/>
    <w:multiLevelType w:val="multilevel"/>
    <w:tmpl w:val="00DEC102"/>
    <w:lvl w:ilvl="0">
      <w:start w:val="1"/>
      <w:numFmt w:val="upperLetter"/>
      <w:lvlText w:val="%1."/>
      <w:lvlJc w:val="left"/>
      <w:pPr>
        <w:tabs>
          <w:tab w:val="num" w:pos="288"/>
        </w:tabs>
        <w:ind w:left="288" w:hanging="288"/>
      </w:pPr>
      <w:rPr>
        <w:rFonts w:ascii="Times" w:eastAsia="Arial Unicode MS" w:hAnsi="Times" w:cs="Times New Roman" w:hint="default"/>
        <w:b/>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8" w15:restartNumberingAfterBreak="0">
    <w:nsid w:val="0D3D0BD5"/>
    <w:multiLevelType w:val="multilevel"/>
    <w:tmpl w:val="848C60F2"/>
    <w:lvl w:ilvl="0">
      <w:start w:val="1"/>
      <w:numFmt w:val="upperLetter"/>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9" w15:restartNumberingAfterBreak="0">
    <w:nsid w:val="0D5470D7"/>
    <w:multiLevelType w:val="multilevel"/>
    <w:tmpl w:val="1A4C29C6"/>
    <w:lvl w:ilvl="0">
      <w:start w:val="1"/>
      <w:numFmt w:val="upperRoman"/>
      <w:lvlText w:val="%1."/>
      <w:lvlJc w:val="left"/>
      <w:pPr>
        <w:tabs>
          <w:tab w:val="num" w:pos="288"/>
        </w:tabs>
        <w:ind w:left="288" w:hanging="288"/>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0" w15:restartNumberingAfterBreak="0">
    <w:nsid w:val="0F166FED"/>
    <w:multiLevelType w:val="multilevel"/>
    <w:tmpl w:val="850A4502"/>
    <w:lvl w:ilvl="0">
      <w:start w:val="1"/>
      <w:numFmt w:val="upperRoman"/>
      <w:lvlText w:val="%1."/>
      <w:lvlJc w:val="right"/>
      <w:pPr>
        <w:tabs>
          <w:tab w:val="num" w:pos="288"/>
        </w:tabs>
        <w:ind w:left="288" w:firstLine="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1" w15:restartNumberingAfterBreak="0">
    <w:nsid w:val="126677AE"/>
    <w:multiLevelType w:val="multilevel"/>
    <w:tmpl w:val="842C0658"/>
    <w:lvl w:ilvl="0">
      <w:start w:val="1"/>
      <w:numFmt w:val="decimal"/>
      <w:suff w:val="space"/>
      <w:lvlText w:val="%1)"/>
      <w:lvlJc w:val="left"/>
      <w:pPr>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2" w15:restartNumberingAfterBreak="0">
    <w:nsid w:val="1378069A"/>
    <w:multiLevelType w:val="multilevel"/>
    <w:tmpl w:val="376A5D80"/>
    <w:lvl w:ilvl="0">
      <w:start w:val="1"/>
      <w:numFmt w:val="upperLetter"/>
      <w:lvlText w:val="%1."/>
      <w:lvlJc w:val="left"/>
      <w:pPr>
        <w:tabs>
          <w:tab w:val="num" w:pos="216"/>
        </w:tabs>
        <w:ind w:left="216" w:hanging="21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3" w15:restartNumberingAfterBreak="0">
    <w:nsid w:val="13FF5B9E"/>
    <w:multiLevelType w:val="multilevel"/>
    <w:tmpl w:val="0B646916"/>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1440"/>
        </w:tabs>
        <w:ind w:left="1440" w:hanging="360"/>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14" w15:restartNumberingAfterBreak="0">
    <w:nsid w:val="1ABC526C"/>
    <w:multiLevelType w:val="multilevel"/>
    <w:tmpl w:val="8E76E9E2"/>
    <w:lvl w:ilvl="0">
      <w:start w:val="1"/>
      <w:numFmt w:val="bullet"/>
      <w:lvlText w:val=""/>
      <w:lvlJc w:val="left"/>
      <w:pPr>
        <w:tabs>
          <w:tab w:val="num" w:pos="360"/>
        </w:tabs>
        <w:ind w:left="360" w:hanging="360"/>
      </w:pPr>
      <w:rPr>
        <w:rFonts w:ascii="Times New Roman" w:hAnsi="Times New Roman" w:cs="Times New Roman" w:hint="default"/>
        <w:b w:val="0"/>
        <w:i w:val="0"/>
        <w:sz w:val="20"/>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15" w15:restartNumberingAfterBreak="0">
    <w:nsid w:val="25C54037"/>
    <w:multiLevelType w:val="multilevel"/>
    <w:tmpl w:val="1EB0C610"/>
    <w:lvl w:ilvl="0">
      <w:start w:val="1"/>
      <w:numFmt w:val="upperLetter"/>
      <w:lvlText w:val="%1."/>
      <w:lvlJc w:val="left"/>
      <w:pPr>
        <w:tabs>
          <w:tab w:val="num" w:pos="288"/>
        </w:tabs>
        <w:ind w:left="288" w:hanging="288"/>
      </w:pPr>
      <w:rPr>
        <w:rFonts w:ascii="Times" w:eastAsia="Arial Unicode MS" w:hAnsi="Times" w:cs="Times New Roman" w:hint="default"/>
        <w:b/>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16" w15:restartNumberingAfterBreak="0">
    <w:nsid w:val="26B068EF"/>
    <w:multiLevelType w:val="multilevel"/>
    <w:tmpl w:val="0642711A"/>
    <w:lvl w:ilvl="0">
      <w:start w:val="1"/>
      <w:numFmt w:val="decimal"/>
      <w:suff w:val="space"/>
      <w:lvlText w:val="%1)"/>
      <w:lvlJc w:val="left"/>
      <w:pPr>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7" w15:restartNumberingAfterBreak="0">
    <w:nsid w:val="283F32F7"/>
    <w:multiLevelType w:val="multilevel"/>
    <w:tmpl w:val="0C09001D"/>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18" w15:restartNumberingAfterBreak="0">
    <w:nsid w:val="2B855861"/>
    <w:multiLevelType w:val="multilevel"/>
    <w:tmpl w:val="6380B6B8"/>
    <w:lvl w:ilvl="0">
      <w:start w:val="1"/>
      <w:numFmt w:val="decimal"/>
      <w:lvlText w:val="[%1]"/>
      <w:lvlJc w:val="left"/>
      <w:pPr>
        <w:tabs>
          <w:tab w:val="num" w:pos="432"/>
        </w:tabs>
        <w:ind w:left="432" w:hanging="432"/>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19" w15:restartNumberingAfterBreak="0">
    <w:nsid w:val="301558E7"/>
    <w:multiLevelType w:val="multilevel"/>
    <w:tmpl w:val="5540DDB8"/>
    <w:lvl w:ilvl="0">
      <w:start w:val="1"/>
      <w:numFmt w:val="decimal"/>
      <w:suff w:val="nothing"/>
      <w:lvlText w:val="%1)"/>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0" w15:restartNumberingAfterBreak="0">
    <w:nsid w:val="328273D7"/>
    <w:multiLevelType w:val="multilevel"/>
    <w:tmpl w:val="9C8E938C"/>
    <w:numStyleLink w:val="IEEEBullet1"/>
  </w:abstractNum>
  <w:abstractNum w:abstractNumId="21" w15:restartNumberingAfterBreak="0">
    <w:nsid w:val="34B07CB4"/>
    <w:multiLevelType w:val="multilevel"/>
    <w:tmpl w:val="1E3A134A"/>
    <w:lvl w:ilvl="0">
      <w:start w:val="1"/>
      <w:numFmt w:val="upperRoman"/>
      <w:lvlText w:val="%1."/>
      <w:lvlJc w:val="left"/>
      <w:pPr>
        <w:tabs>
          <w:tab w:val="num" w:pos="504"/>
        </w:tabs>
        <w:ind w:left="504"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2" w15:restartNumberingAfterBreak="0">
    <w:nsid w:val="37A200C6"/>
    <w:multiLevelType w:val="multilevel"/>
    <w:tmpl w:val="9C8E938C"/>
    <w:numStyleLink w:val="IEEEBullet1"/>
  </w:abstractNum>
  <w:abstractNum w:abstractNumId="23" w15:restartNumberingAfterBreak="0">
    <w:nsid w:val="37FA2940"/>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4" w15:restartNumberingAfterBreak="0">
    <w:nsid w:val="40D57A98"/>
    <w:multiLevelType w:val="multilevel"/>
    <w:tmpl w:val="1286F25C"/>
    <w:lvl w:ilvl="0">
      <w:start w:val="1"/>
      <w:numFmt w:val="upperRoman"/>
      <w:lvlText w:val="%1."/>
      <w:lvlJc w:val="left"/>
      <w:pPr>
        <w:tabs>
          <w:tab w:val="num" w:pos="360"/>
        </w:tabs>
        <w:ind w:left="36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5" w15:restartNumberingAfterBreak="0">
    <w:nsid w:val="41807ECF"/>
    <w:multiLevelType w:val="multilevel"/>
    <w:tmpl w:val="0B646916"/>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1440"/>
        </w:tabs>
        <w:ind w:left="1440" w:hanging="360"/>
      </w:pPr>
      <w:rPr>
        <w:rFonts w:ascii="Symbol" w:eastAsia="SimSun"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26" w15:restartNumberingAfterBreak="0">
    <w:nsid w:val="41FF1343"/>
    <w:multiLevelType w:val="multilevel"/>
    <w:tmpl w:val="CA5008E4"/>
    <w:lvl w:ilvl="0">
      <w:start w:val="1"/>
      <w:numFmt w:val="decimal"/>
      <w:suff w:val="space"/>
      <w:lvlText w:val="[%1]"/>
      <w:lvlJc w:val="left"/>
      <w:pPr>
        <w:ind w:left="288" w:hanging="288"/>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3)"/>
      <w:lvlJc w:val="left"/>
      <w:pPr>
        <w:tabs>
          <w:tab w:val="num" w:pos="360"/>
        </w:tabs>
        <w:ind w:left="360" w:hanging="36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27" w15:restartNumberingAfterBreak="0">
    <w:nsid w:val="4366657E"/>
    <w:multiLevelType w:val="multilevel"/>
    <w:tmpl w:val="595A58D8"/>
    <w:lvl w:ilvl="0">
      <w:start w:val="1"/>
      <w:numFmt w:val="upperLetter"/>
      <w:lvlText w:val="%1."/>
      <w:lvlJc w:val="left"/>
      <w:pPr>
        <w:tabs>
          <w:tab w:val="num" w:pos="288"/>
        </w:tabs>
        <w:ind w:left="288" w:hanging="288"/>
      </w:pPr>
      <w:rPr>
        <w:rFonts w:ascii="Times" w:eastAsia="Arial Unicode MS" w:hAnsi="Times" w:cs="Times New Roman" w:hint="default"/>
        <w:b/>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bullet"/>
      <w:lvlText w:val=""/>
      <w:lvlJc w:val="left"/>
      <w:pPr>
        <w:tabs>
          <w:tab w:val="num" w:pos="216"/>
        </w:tabs>
        <w:ind w:left="216" w:hanging="216"/>
      </w:pPr>
      <w:rPr>
        <w:rFonts w:ascii="Symbol" w:hAnsi="Symbol" w:hint="default"/>
        <w:b/>
        <w:bCs/>
        <w:i w:val="0"/>
        <w:iCs w:val="0"/>
        <w:caps/>
        <w:strike w:val="0"/>
        <w:dstrike w:val="0"/>
        <w:outline w:val="0"/>
        <w:shadow w:val="0"/>
        <w:emboss w:val="0"/>
        <w:imprint w:val="0"/>
        <w:vanish w:val="0"/>
        <w:color w:val="000000"/>
        <w:spacing w:val="0"/>
        <w:kern w:val="0"/>
        <w:position w:val="0"/>
        <w:sz w:val="16"/>
        <w:szCs w:val="24"/>
        <w:u w:val="none"/>
        <w:vertAlign w:val="baseline"/>
        <w:em w:val="no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28" w15:restartNumberingAfterBreak="0">
    <w:nsid w:val="4A6A0670"/>
    <w:multiLevelType w:val="multilevel"/>
    <w:tmpl w:val="9C8E938C"/>
    <w:styleLink w:val="IEEEBullet1"/>
    <w:lvl w:ilvl="0">
      <w:start w:val="1"/>
      <w:numFmt w:val="bullet"/>
      <w:lvlText w:val=""/>
      <w:lvlJc w:val="left"/>
      <w:pPr>
        <w:tabs>
          <w:tab w:val="num" w:pos="504"/>
        </w:tabs>
        <w:ind w:left="504" w:hanging="216"/>
      </w:pPr>
      <w:rPr>
        <w:rFonts w:ascii="Symbol" w:hAnsi="Symbol" w:cs="Times New Roman" w:hint="default"/>
        <w:sz w:val="16"/>
        <w:szCs w:val="16"/>
      </w:rPr>
    </w:lvl>
    <w:lvl w:ilvl="1">
      <w:start w:val="1"/>
      <w:numFmt w:val="bullet"/>
      <w:lvlText w:val=""/>
      <w:lvlJc w:val="left"/>
      <w:pPr>
        <w:tabs>
          <w:tab w:val="num" w:pos="288"/>
        </w:tabs>
        <w:ind w:left="288" w:hanging="288"/>
      </w:pPr>
      <w:rPr>
        <w:rFonts w:ascii="Symbol" w:eastAsia="SimSun" w:hAnsi="Symbol" w:hint="default"/>
        <w:sz w:val="16"/>
        <w:szCs w:val="24"/>
      </w:rPr>
    </w:lvl>
    <w:lvl w:ilvl="2">
      <w:start w:val="1"/>
      <w:numFmt w:val="lowerRoman"/>
      <w:lvlText w:val="%3."/>
      <w:lvlJc w:val="right"/>
      <w:pPr>
        <w:tabs>
          <w:tab w:val="num" w:pos="2160"/>
        </w:tabs>
        <w:ind w:left="2160" w:hanging="180"/>
      </w:pPr>
      <w:rPr>
        <w:rFonts w:hint="default"/>
      </w:rPr>
    </w:lvl>
    <w:lvl w:ilvl="3">
      <w:start w:val="1"/>
      <w:numFmt w:val="decimal"/>
      <w:lvlText w:val="%4."/>
      <w:lvlJc w:val="left"/>
      <w:pPr>
        <w:tabs>
          <w:tab w:val="num" w:pos="2880"/>
        </w:tabs>
        <w:ind w:left="2880" w:hanging="360"/>
      </w:pPr>
      <w:rPr>
        <w:rFonts w:hint="default"/>
      </w:rPr>
    </w:lvl>
    <w:lvl w:ilvl="4">
      <w:start w:val="1"/>
      <w:numFmt w:val="lowerLetter"/>
      <w:lvlText w:val="%5."/>
      <w:lvlJc w:val="left"/>
      <w:pPr>
        <w:tabs>
          <w:tab w:val="num" w:pos="3600"/>
        </w:tabs>
        <w:ind w:left="3600" w:hanging="360"/>
      </w:pPr>
      <w:rPr>
        <w:rFonts w:hint="default"/>
      </w:rPr>
    </w:lvl>
    <w:lvl w:ilvl="5">
      <w:start w:val="1"/>
      <w:numFmt w:val="lowerRoman"/>
      <w:lvlText w:val="%6."/>
      <w:lvlJc w:val="right"/>
      <w:pPr>
        <w:tabs>
          <w:tab w:val="num" w:pos="4320"/>
        </w:tabs>
        <w:ind w:left="4320" w:hanging="180"/>
      </w:pPr>
      <w:rPr>
        <w:rFonts w:hint="default"/>
      </w:rPr>
    </w:lvl>
    <w:lvl w:ilvl="6">
      <w:start w:val="1"/>
      <w:numFmt w:val="decimal"/>
      <w:lvlText w:val="%7."/>
      <w:lvlJc w:val="left"/>
      <w:pPr>
        <w:tabs>
          <w:tab w:val="num" w:pos="5040"/>
        </w:tabs>
        <w:ind w:left="5040" w:hanging="360"/>
      </w:pPr>
      <w:rPr>
        <w:rFonts w:hint="default"/>
      </w:rPr>
    </w:lvl>
    <w:lvl w:ilvl="7">
      <w:start w:val="1"/>
      <w:numFmt w:val="lowerLetter"/>
      <w:lvlText w:val="%8."/>
      <w:lvlJc w:val="left"/>
      <w:pPr>
        <w:tabs>
          <w:tab w:val="num" w:pos="5760"/>
        </w:tabs>
        <w:ind w:left="5760" w:hanging="360"/>
      </w:pPr>
      <w:rPr>
        <w:rFonts w:hint="default"/>
      </w:rPr>
    </w:lvl>
    <w:lvl w:ilvl="8">
      <w:start w:val="1"/>
      <w:numFmt w:val="lowerRoman"/>
      <w:lvlText w:val="%9."/>
      <w:lvlJc w:val="right"/>
      <w:pPr>
        <w:tabs>
          <w:tab w:val="num" w:pos="6480"/>
        </w:tabs>
        <w:ind w:left="6480" w:hanging="180"/>
      </w:pPr>
      <w:rPr>
        <w:rFonts w:hint="default"/>
      </w:rPr>
    </w:lvl>
  </w:abstractNum>
  <w:abstractNum w:abstractNumId="29" w15:restartNumberingAfterBreak="0">
    <w:nsid w:val="4CF21919"/>
    <w:multiLevelType w:val="multilevel"/>
    <w:tmpl w:val="D908C808"/>
    <w:lvl w:ilvl="0">
      <w:start w:val="1"/>
      <w:numFmt w:val="decimal"/>
      <w:lvlText w:val="%1)"/>
      <w:lvlJc w:val="left"/>
      <w:pPr>
        <w:tabs>
          <w:tab w:val="num" w:pos="216"/>
        </w:tabs>
        <w:ind w:left="216" w:hanging="216"/>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0" w15:restartNumberingAfterBreak="0">
    <w:nsid w:val="4F0A0856"/>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1" w15:restartNumberingAfterBreak="0">
    <w:nsid w:val="50232215"/>
    <w:multiLevelType w:val="multilevel"/>
    <w:tmpl w:val="3D5EA5BC"/>
    <w:lvl w:ilvl="0">
      <w:start w:val="1"/>
      <w:numFmt w:val="upperLetter"/>
      <w:pStyle w:val="IEEEHeading2"/>
      <w:lvlText w:val="%1."/>
      <w:lvlJc w:val="left"/>
      <w:pPr>
        <w:tabs>
          <w:tab w:val="num" w:pos="288"/>
        </w:tabs>
        <w:ind w:left="288" w:hanging="288"/>
      </w:pPr>
      <w:rPr>
        <w:rFonts w:ascii="Times New Roman" w:eastAsia="Arial Unicode MS" w:hAnsi="Times New Roman" w:cs="Times New Roman" w:hint="default"/>
        <w:b w:val="0"/>
        <w:bCs/>
        <w:i/>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2" w15:restartNumberingAfterBreak="0">
    <w:nsid w:val="51590241"/>
    <w:multiLevelType w:val="multilevel"/>
    <w:tmpl w:val="9C62DC70"/>
    <w:lvl w:ilvl="0">
      <w:start w:val="1"/>
      <w:numFmt w:val="decimal"/>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33" w15:restartNumberingAfterBreak="0">
    <w:nsid w:val="53BC2548"/>
    <w:multiLevelType w:val="multilevel"/>
    <w:tmpl w:val="595A58D8"/>
    <w:lvl w:ilvl="0">
      <w:start w:val="1"/>
      <w:numFmt w:val="upperLetter"/>
      <w:lvlText w:val="%1."/>
      <w:lvlJc w:val="left"/>
      <w:pPr>
        <w:tabs>
          <w:tab w:val="num" w:pos="288"/>
        </w:tabs>
        <w:ind w:left="288" w:hanging="288"/>
      </w:pPr>
      <w:rPr>
        <w:rFonts w:ascii="Times" w:eastAsia="Arial Unicode MS" w:hAnsi="Times" w:cs="Times New Roman" w:hint="default"/>
        <w:b/>
        <w:bCs/>
        <w:i w:val="0"/>
        <w:iCs w:val="0"/>
        <w:caps/>
        <w:strike w:val="0"/>
        <w:dstrike w:val="0"/>
        <w:outline w:val="0"/>
        <w:shadow w:val="0"/>
        <w:emboss w:val="0"/>
        <w:imprint w:val="0"/>
        <w:vanish w:val="0"/>
        <w:color w:val="000000"/>
        <w:spacing w:val="0"/>
        <w:kern w:val="0"/>
        <w:position w:val="0"/>
        <w:sz w:val="24"/>
        <w:szCs w:val="24"/>
        <w:u w:val="none"/>
        <w:vertAlign w:val="baseline"/>
        <w:em w:val="none"/>
      </w:rPr>
    </w:lvl>
    <w:lvl w:ilvl="1">
      <w:start w:val="1"/>
      <w:numFmt w:val="bullet"/>
      <w:lvlText w:val=""/>
      <w:lvlJc w:val="left"/>
      <w:pPr>
        <w:tabs>
          <w:tab w:val="num" w:pos="216"/>
        </w:tabs>
        <w:ind w:left="216" w:hanging="216"/>
      </w:pPr>
      <w:rPr>
        <w:rFonts w:ascii="Symbol" w:hAnsi="Symbol" w:hint="default"/>
        <w:b/>
        <w:bCs/>
        <w:i w:val="0"/>
        <w:iCs w:val="0"/>
        <w:caps/>
        <w:strike w:val="0"/>
        <w:dstrike w:val="0"/>
        <w:outline w:val="0"/>
        <w:shadow w:val="0"/>
        <w:emboss w:val="0"/>
        <w:imprint w:val="0"/>
        <w:vanish w:val="0"/>
        <w:color w:val="000000"/>
        <w:spacing w:val="0"/>
        <w:kern w:val="0"/>
        <w:position w:val="0"/>
        <w:sz w:val="16"/>
        <w:szCs w:val="24"/>
        <w:u w:val="none"/>
        <w:vertAlign w:val="baseline"/>
        <w:em w:val="none"/>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34" w15:restartNumberingAfterBreak="0">
    <w:nsid w:val="54A2257E"/>
    <w:multiLevelType w:val="multilevel"/>
    <w:tmpl w:val="AD807452"/>
    <w:lvl w:ilvl="0">
      <w:start w:val="1"/>
      <w:numFmt w:val="upperRoman"/>
      <w:lvlText w:val="%1."/>
      <w:lvlJc w:val="left"/>
      <w:pPr>
        <w:tabs>
          <w:tab w:val="num" w:pos="720"/>
        </w:tabs>
        <w:ind w:left="720" w:hanging="360"/>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5" w15:restartNumberingAfterBreak="0">
    <w:nsid w:val="59A71AA9"/>
    <w:multiLevelType w:val="multilevel"/>
    <w:tmpl w:val="1B8069D0"/>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504"/>
        </w:tabs>
        <w:ind w:left="504" w:hanging="216"/>
      </w:pPr>
      <w:rPr>
        <w:rFonts w:ascii="Symbol" w:eastAsia="SimSun" w:hAnsi="Symbol"/>
        <w:sz w:val="16"/>
        <w:szCs w:val="24"/>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6" w15:restartNumberingAfterBreak="0">
    <w:nsid w:val="5AAF2D51"/>
    <w:multiLevelType w:val="multilevel"/>
    <w:tmpl w:val="C994D254"/>
    <w:lvl w:ilvl="0">
      <w:start w:val="1"/>
      <w:numFmt w:val="upperRoman"/>
      <w:lvlText w:val="%1."/>
      <w:lvlJc w:val="center"/>
      <w:pPr>
        <w:tabs>
          <w:tab w:val="num" w:pos="576"/>
        </w:tabs>
        <w:ind w:left="576" w:hanging="216"/>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7" w15:restartNumberingAfterBreak="0">
    <w:nsid w:val="5B894DCE"/>
    <w:multiLevelType w:val="multilevel"/>
    <w:tmpl w:val="06262128"/>
    <w:lvl w:ilvl="0">
      <w:start w:val="1"/>
      <w:numFmt w:val="upperRoman"/>
      <w:lvlText w:val="%1."/>
      <w:lvlJc w:val="center"/>
      <w:pPr>
        <w:tabs>
          <w:tab w:val="num" w:pos="504"/>
        </w:tabs>
        <w:ind w:left="504" w:hanging="14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8" w15:restartNumberingAfterBreak="0">
    <w:nsid w:val="607B06C9"/>
    <w:multiLevelType w:val="multilevel"/>
    <w:tmpl w:val="3828D25C"/>
    <w:lvl w:ilvl="0">
      <w:start w:val="1"/>
      <w:numFmt w:val="upperRoman"/>
      <w:lvlText w:val="%1."/>
      <w:lvlJc w:val="left"/>
      <w:pPr>
        <w:tabs>
          <w:tab w:val="num" w:pos="504"/>
        </w:tabs>
        <w:ind w:left="504" w:hanging="504"/>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39" w15:restartNumberingAfterBreak="0">
    <w:nsid w:val="67C66B6D"/>
    <w:multiLevelType w:val="multilevel"/>
    <w:tmpl w:val="62BAD17C"/>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720"/>
        </w:tabs>
        <w:ind w:left="720" w:hanging="432"/>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0" w15:restartNumberingAfterBreak="0">
    <w:nsid w:val="6A4705E7"/>
    <w:multiLevelType w:val="multilevel"/>
    <w:tmpl w:val="595A58D8"/>
    <w:lvl w:ilvl="0">
      <w:start w:val="1"/>
      <w:numFmt w:val="upperLetter"/>
      <w:lvlText w:val="%1."/>
      <w:lvlJc w:val="left"/>
      <w:pPr>
        <w:tabs>
          <w:tab w:val="num" w:pos="288"/>
        </w:tabs>
        <w:ind w:left="288" w:hanging="288"/>
      </w:pPr>
      <w:rPr>
        <w:rFonts w:ascii="Times New Roman" w:eastAsia="Arial Unicode MS" w:hAnsi="Times New Roman" w:cs="Times New Roman" w:hint="default"/>
        <w:bCs/>
        <w:i w:val="0"/>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bullet"/>
      <w:lvlText w:val=""/>
      <w:lvlJc w:val="left"/>
      <w:pPr>
        <w:tabs>
          <w:tab w:val="num" w:pos="216"/>
        </w:tabs>
        <w:ind w:left="216" w:hanging="216"/>
      </w:pPr>
      <w:rPr>
        <w:rFonts w:ascii="Symbol" w:eastAsia="SimSun" w:hAnsi="Symbol"/>
        <w:b/>
        <w:bCs/>
        <w:caps/>
        <w:color w:val="000000"/>
        <w:sz w:val="16"/>
        <w:szCs w:val="24"/>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abstractNum w:abstractNumId="41" w15:restartNumberingAfterBreak="0">
    <w:nsid w:val="6A7F4B21"/>
    <w:multiLevelType w:val="multilevel"/>
    <w:tmpl w:val="9C62DC70"/>
    <w:lvl w:ilvl="0">
      <w:start w:val="1"/>
      <w:numFmt w:val="decimal"/>
      <w:pStyle w:val="IEEEHeading3"/>
      <w:suff w:val="nothing"/>
      <w:lvlText w:val="%1)  "/>
      <w:lvlJc w:val="left"/>
      <w:pPr>
        <w:ind w:left="0" w:firstLine="0"/>
      </w:pPr>
      <w:rPr>
        <w:rFonts w:hint="default"/>
      </w:rPr>
    </w:lvl>
    <w:lvl w:ilvl="1">
      <w:start w:val="1"/>
      <w:numFmt w:val="decimal"/>
      <w:lvlText w:val="%1.%2)"/>
      <w:lvlJc w:val="left"/>
      <w:pPr>
        <w:tabs>
          <w:tab w:val="num" w:pos="936"/>
        </w:tabs>
        <w:ind w:left="936" w:hanging="720"/>
      </w:pPr>
      <w:rPr>
        <w:rFonts w:hint="default"/>
      </w:rPr>
    </w:lvl>
    <w:lvl w:ilvl="2">
      <w:start w:val="1"/>
      <w:numFmt w:val="decimal"/>
      <w:lvlText w:val="%1.%2)%3."/>
      <w:lvlJc w:val="left"/>
      <w:pPr>
        <w:tabs>
          <w:tab w:val="num" w:pos="936"/>
        </w:tabs>
        <w:ind w:left="936" w:hanging="720"/>
      </w:pPr>
      <w:rPr>
        <w:rFonts w:hint="default"/>
      </w:rPr>
    </w:lvl>
    <w:lvl w:ilvl="3">
      <w:start w:val="1"/>
      <w:numFmt w:val="decimal"/>
      <w:lvlText w:val="%1.%2)%3.%4."/>
      <w:lvlJc w:val="left"/>
      <w:pPr>
        <w:tabs>
          <w:tab w:val="num" w:pos="1296"/>
        </w:tabs>
        <w:ind w:left="1296" w:hanging="1080"/>
      </w:pPr>
      <w:rPr>
        <w:rFonts w:hint="default"/>
      </w:rPr>
    </w:lvl>
    <w:lvl w:ilvl="4">
      <w:start w:val="1"/>
      <w:numFmt w:val="decimal"/>
      <w:lvlText w:val="%1.%2)%3.%4.%5."/>
      <w:lvlJc w:val="left"/>
      <w:pPr>
        <w:tabs>
          <w:tab w:val="num" w:pos="1296"/>
        </w:tabs>
        <w:ind w:left="1296" w:hanging="1080"/>
      </w:pPr>
      <w:rPr>
        <w:rFonts w:hint="default"/>
      </w:rPr>
    </w:lvl>
    <w:lvl w:ilvl="5">
      <w:start w:val="1"/>
      <w:numFmt w:val="decimal"/>
      <w:lvlText w:val="%1.%2)%3.%4.%5.%6."/>
      <w:lvlJc w:val="left"/>
      <w:pPr>
        <w:tabs>
          <w:tab w:val="num" w:pos="1656"/>
        </w:tabs>
        <w:ind w:left="1656" w:hanging="1440"/>
      </w:pPr>
      <w:rPr>
        <w:rFonts w:hint="default"/>
      </w:rPr>
    </w:lvl>
    <w:lvl w:ilvl="6">
      <w:start w:val="1"/>
      <w:numFmt w:val="decimal"/>
      <w:lvlText w:val="%1.%2)%3.%4.%5.%6.%7."/>
      <w:lvlJc w:val="left"/>
      <w:pPr>
        <w:tabs>
          <w:tab w:val="num" w:pos="1656"/>
        </w:tabs>
        <w:ind w:left="1656" w:hanging="1440"/>
      </w:pPr>
      <w:rPr>
        <w:rFonts w:hint="default"/>
      </w:rPr>
    </w:lvl>
    <w:lvl w:ilvl="7">
      <w:start w:val="1"/>
      <w:numFmt w:val="decimal"/>
      <w:lvlText w:val="%1.%2)%3.%4.%5.%6.%7.%8."/>
      <w:lvlJc w:val="left"/>
      <w:pPr>
        <w:tabs>
          <w:tab w:val="num" w:pos="2016"/>
        </w:tabs>
        <w:ind w:left="2016" w:hanging="1800"/>
      </w:pPr>
      <w:rPr>
        <w:rFonts w:hint="default"/>
      </w:rPr>
    </w:lvl>
    <w:lvl w:ilvl="8">
      <w:start w:val="1"/>
      <w:numFmt w:val="decimal"/>
      <w:lvlText w:val="%1.%2)%3.%4.%5.%6.%7.%8.%9."/>
      <w:lvlJc w:val="left"/>
      <w:pPr>
        <w:tabs>
          <w:tab w:val="num" w:pos="2016"/>
        </w:tabs>
        <w:ind w:left="2016" w:hanging="1800"/>
      </w:pPr>
      <w:rPr>
        <w:rFonts w:hint="default"/>
      </w:rPr>
    </w:lvl>
  </w:abstractNum>
  <w:abstractNum w:abstractNumId="42" w15:restartNumberingAfterBreak="0">
    <w:nsid w:val="6BFC6865"/>
    <w:multiLevelType w:val="multilevel"/>
    <w:tmpl w:val="9C8E938C"/>
    <w:numStyleLink w:val="IEEEBullet1"/>
  </w:abstractNum>
  <w:abstractNum w:abstractNumId="43" w15:restartNumberingAfterBreak="0">
    <w:nsid w:val="70996FC9"/>
    <w:multiLevelType w:val="multilevel"/>
    <w:tmpl w:val="B058D2D4"/>
    <w:lvl w:ilvl="0">
      <w:start w:val="1"/>
      <w:numFmt w:val="upperRoman"/>
      <w:lvlText w:val="%1."/>
      <w:lvlJc w:val="left"/>
      <w:pPr>
        <w:tabs>
          <w:tab w:val="num" w:pos="432"/>
        </w:tabs>
        <w:ind w:left="432" w:hanging="43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4" w15:restartNumberingAfterBreak="0">
    <w:nsid w:val="7230658B"/>
    <w:multiLevelType w:val="multilevel"/>
    <w:tmpl w:val="53844C2A"/>
    <w:lvl w:ilvl="0">
      <w:start w:val="1"/>
      <w:numFmt w:val="upperRoman"/>
      <w:lvlText w:val="%1."/>
      <w:lvlJc w:val="center"/>
      <w:pPr>
        <w:tabs>
          <w:tab w:val="num" w:pos="432"/>
        </w:tabs>
        <w:ind w:left="432" w:hanging="72"/>
      </w:pPr>
      <w:rPr>
        <w:rFonts w:hint="default"/>
      </w:rPr>
    </w:lvl>
    <w:lvl w:ilvl="1">
      <w:start w:val="1"/>
      <w:numFmt w:val="lowerLetter"/>
      <w:lvlText w:val="%2."/>
      <w:lvlJc w:val="left"/>
      <w:pPr>
        <w:tabs>
          <w:tab w:val="num" w:pos="1440"/>
        </w:tabs>
        <w:ind w:left="1440" w:hanging="360"/>
      </w:p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5" w15:restartNumberingAfterBreak="0">
    <w:nsid w:val="75434BE1"/>
    <w:multiLevelType w:val="multilevel"/>
    <w:tmpl w:val="21FE80A4"/>
    <w:lvl w:ilvl="0">
      <w:start w:val="1"/>
      <w:numFmt w:val="upperLetter"/>
      <w:lvlText w:val="%1."/>
      <w:lvlJc w:val="left"/>
      <w:pPr>
        <w:tabs>
          <w:tab w:val="num" w:pos="288"/>
        </w:tabs>
        <w:ind w:left="288" w:hanging="288"/>
      </w:pPr>
      <w:rPr>
        <w:rFonts w:hint="default"/>
      </w:rPr>
    </w:lvl>
    <w:lvl w:ilvl="1">
      <w:start w:val="1"/>
      <w:numFmt w:val="bullet"/>
      <w:lvlText w:val=""/>
      <w:lvlJc w:val="left"/>
      <w:pPr>
        <w:tabs>
          <w:tab w:val="num" w:pos="936"/>
        </w:tabs>
        <w:ind w:left="936" w:hanging="576"/>
      </w:pPr>
      <w:rPr>
        <w:rFonts w:ascii="Symbol" w:hAnsi="Symbol" w:hint="default"/>
        <w:sz w:val="16"/>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1"/>
      <w:numFmt w:val="lowerLetter"/>
      <w:lvlText w:val="%5."/>
      <w:lvlJc w:val="left"/>
      <w:pPr>
        <w:tabs>
          <w:tab w:val="num" w:pos="3600"/>
        </w:tabs>
        <w:ind w:left="3600" w:hanging="360"/>
      </w:pPr>
    </w:lvl>
    <w:lvl w:ilvl="5">
      <w:start w:val="1"/>
      <w:numFmt w:val="lowerRoman"/>
      <w:lvlText w:val="%6."/>
      <w:lvlJc w:val="right"/>
      <w:pPr>
        <w:tabs>
          <w:tab w:val="num" w:pos="4320"/>
        </w:tabs>
        <w:ind w:left="4320" w:hanging="180"/>
      </w:pPr>
    </w:lvl>
    <w:lvl w:ilvl="6">
      <w:start w:val="1"/>
      <w:numFmt w:val="decimal"/>
      <w:lvlText w:val="%7."/>
      <w:lvlJc w:val="left"/>
      <w:pPr>
        <w:tabs>
          <w:tab w:val="num" w:pos="5040"/>
        </w:tabs>
        <w:ind w:left="5040" w:hanging="360"/>
      </w:pPr>
    </w:lvl>
    <w:lvl w:ilvl="7">
      <w:start w:val="1"/>
      <w:numFmt w:val="lowerLetter"/>
      <w:lvlText w:val="%8."/>
      <w:lvlJc w:val="left"/>
      <w:pPr>
        <w:tabs>
          <w:tab w:val="num" w:pos="5760"/>
        </w:tabs>
        <w:ind w:left="5760" w:hanging="360"/>
      </w:pPr>
    </w:lvl>
    <w:lvl w:ilvl="8">
      <w:start w:val="1"/>
      <w:numFmt w:val="lowerRoman"/>
      <w:lvlText w:val="%9."/>
      <w:lvlJc w:val="right"/>
      <w:pPr>
        <w:tabs>
          <w:tab w:val="num" w:pos="6480"/>
        </w:tabs>
        <w:ind w:left="6480" w:hanging="180"/>
      </w:pPr>
    </w:lvl>
  </w:abstractNum>
  <w:abstractNum w:abstractNumId="46" w15:restartNumberingAfterBreak="0">
    <w:nsid w:val="7F9B35D5"/>
    <w:multiLevelType w:val="multilevel"/>
    <w:tmpl w:val="924E5DBA"/>
    <w:lvl w:ilvl="0">
      <w:start w:val="1"/>
      <w:numFmt w:val="upperLetter"/>
      <w:lvlText w:val="%1."/>
      <w:lvlJc w:val="left"/>
      <w:pPr>
        <w:tabs>
          <w:tab w:val="num" w:pos="288"/>
        </w:tabs>
        <w:ind w:left="288" w:hanging="288"/>
      </w:pPr>
      <w:rPr>
        <w:rFonts w:ascii="Times" w:eastAsia="Arial Unicode MS" w:hAnsi="Times" w:cs="Times New Roman" w:hint="default"/>
        <w:b w:val="0"/>
        <w:bCs/>
        <w:i w:val="0"/>
        <w:iCs w:val="0"/>
        <w:caps/>
        <w:strike w:val="0"/>
        <w:dstrike w:val="0"/>
        <w:outline w:val="0"/>
        <w:shadow w:val="0"/>
        <w:emboss w:val="0"/>
        <w:imprint w:val="0"/>
        <w:vanish w:val="0"/>
        <w:color w:val="000000"/>
        <w:spacing w:val="0"/>
        <w:kern w:val="0"/>
        <w:position w:val="0"/>
        <w:sz w:val="20"/>
        <w:szCs w:val="24"/>
        <w:u w:val="none"/>
        <w:vertAlign w:val="baseline"/>
        <w:em w:val="none"/>
      </w:rPr>
    </w:lvl>
    <w:lvl w:ilvl="1">
      <w:start w:val="1"/>
      <w:numFmt w:val="upperLetter"/>
      <w:lvlText w:val="%2."/>
      <w:lvlJc w:val="left"/>
      <w:pPr>
        <w:tabs>
          <w:tab w:val="num" w:pos="288"/>
        </w:tabs>
        <w:ind w:left="288" w:hanging="288"/>
      </w:pPr>
      <w:rPr>
        <w:rFonts w:ascii="Times New Roman" w:hAnsi="Times New Roman" w:hint="default"/>
        <w:b w:val="0"/>
        <w:i w:val="0"/>
        <w:sz w:val="20"/>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864"/>
        </w:tabs>
        <w:ind w:left="864" w:hanging="864"/>
      </w:pPr>
      <w:rPr>
        <w:rFonts w:hint="default"/>
      </w:rPr>
    </w:lvl>
    <w:lvl w:ilvl="4">
      <w:start w:val="1"/>
      <w:numFmt w:val="decimal"/>
      <w:lvlText w:val="%1.%2.%3.%4.%5"/>
      <w:lvlJc w:val="left"/>
      <w:pPr>
        <w:tabs>
          <w:tab w:val="num" w:pos="1008"/>
        </w:tabs>
        <w:ind w:left="1008" w:hanging="1008"/>
      </w:pPr>
      <w:rPr>
        <w:rFonts w:hint="default"/>
      </w:rPr>
    </w:lvl>
    <w:lvl w:ilvl="5">
      <w:start w:val="1"/>
      <w:numFmt w:val="decimal"/>
      <w:lvlText w:val="%1.%2.%3.%4.%5.%6"/>
      <w:lvlJc w:val="left"/>
      <w:pPr>
        <w:tabs>
          <w:tab w:val="num" w:pos="1152"/>
        </w:tabs>
        <w:ind w:left="1152" w:hanging="1152"/>
      </w:pPr>
      <w:rPr>
        <w:rFonts w:hint="default"/>
      </w:rPr>
    </w:lvl>
    <w:lvl w:ilvl="6">
      <w:start w:val="1"/>
      <w:numFmt w:val="decimal"/>
      <w:lvlText w:val="%1.%2.%3.%4.%5.%6.%7"/>
      <w:lvlJc w:val="left"/>
      <w:pPr>
        <w:tabs>
          <w:tab w:val="num" w:pos="1296"/>
        </w:tabs>
        <w:ind w:left="1296" w:hanging="1296"/>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584"/>
        </w:tabs>
        <w:ind w:left="1584" w:hanging="1584"/>
      </w:pPr>
      <w:rPr>
        <w:rFonts w:hint="default"/>
      </w:rPr>
    </w:lvl>
  </w:abstractNum>
  <w:num w:numId="1" w16cid:durableId="1773209359">
    <w:abstractNumId w:val="22"/>
  </w:num>
  <w:num w:numId="2" w16cid:durableId="1743261213">
    <w:abstractNumId w:val="34"/>
  </w:num>
  <w:num w:numId="3" w16cid:durableId="707951077">
    <w:abstractNumId w:val="44"/>
  </w:num>
  <w:num w:numId="4" w16cid:durableId="689651005">
    <w:abstractNumId w:val="4"/>
  </w:num>
  <w:num w:numId="5" w16cid:durableId="408964720">
    <w:abstractNumId w:val="22"/>
    <w:lvlOverride w:ilvl="0">
      <w:startOverride w:val="1"/>
    </w:lvlOverride>
  </w:num>
  <w:num w:numId="6" w16cid:durableId="1684744865">
    <w:abstractNumId w:val="36"/>
  </w:num>
  <w:num w:numId="7" w16cid:durableId="590432134">
    <w:abstractNumId w:val="37"/>
  </w:num>
  <w:num w:numId="8" w16cid:durableId="576984216">
    <w:abstractNumId w:val="21"/>
  </w:num>
  <w:num w:numId="9" w16cid:durableId="882132133">
    <w:abstractNumId w:val="38"/>
  </w:num>
  <w:num w:numId="10" w16cid:durableId="1016347146">
    <w:abstractNumId w:val="43"/>
  </w:num>
  <w:num w:numId="11" w16cid:durableId="1598443108">
    <w:abstractNumId w:val="24"/>
  </w:num>
  <w:num w:numId="12" w16cid:durableId="705640633">
    <w:abstractNumId w:val="6"/>
  </w:num>
  <w:num w:numId="13" w16cid:durableId="1454784813">
    <w:abstractNumId w:val="10"/>
  </w:num>
  <w:num w:numId="14" w16cid:durableId="540822194">
    <w:abstractNumId w:val="31"/>
  </w:num>
  <w:num w:numId="15" w16cid:durableId="1520315865">
    <w:abstractNumId w:val="8"/>
  </w:num>
  <w:num w:numId="16" w16cid:durableId="646397317">
    <w:abstractNumId w:val="12"/>
  </w:num>
  <w:num w:numId="17" w16cid:durableId="1223826875">
    <w:abstractNumId w:val="25"/>
  </w:num>
  <w:num w:numId="18" w16cid:durableId="1000814033">
    <w:abstractNumId w:val="13"/>
  </w:num>
  <w:num w:numId="19" w16cid:durableId="1506239362">
    <w:abstractNumId w:val="45"/>
  </w:num>
  <w:num w:numId="20" w16cid:durableId="969433608">
    <w:abstractNumId w:val="39"/>
  </w:num>
  <w:num w:numId="21" w16cid:durableId="615869349">
    <w:abstractNumId w:val="35"/>
  </w:num>
  <w:num w:numId="22" w16cid:durableId="2005551421">
    <w:abstractNumId w:val="29"/>
  </w:num>
  <w:num w:numId="23" w16cid:durableId="2090275325">
    <w:abstractNumId w:val="17"/>
  </w:num>
  <w:num w:numId="24" w16cid:durableId="1153108584">
    <w:abstractNumId w:val="41"/>
  </w:num>
  <w:num w:numId="25" w16cid:durableId="1905675867">
    <w:abstractNumId w:val="16"/>
  </w:num>
  <w:num w:numId="26" w16cid:durableId="743145441">
    <w:abstractNumId w:val="1"/>
  </w:num>
  <w:num w:numId="27" w16cid:durableId="803623780">
    <w:abstractNumId w:val="11"/>
  </w:num>
  <w:num w:numId="28" w16cid:durableId="1623655416">
    <w:abstractNumId w:val="3"/>
  </w:num>
  <w:num w:numId="29" w16cid:durableId="1813282724">
    <w:abstractNumId w:val="19"/>
  </w:num>
  <w:num w:numId="30" w16cid:durableId="215437689">
    <w:abstractNumId w:val="30"/>
  </w:num>
  <w:num w:numId="31" w16cid:durableId="1465538389">
    <w:abstractNumId w:val="9"/>
  </w:num>
  <w:num w:numId="32" w16cid:durableId="738400366">
    <w:abstractNumId w:val="23"/>
  </w:num>
  <w:num w:numId="33" w16cid:durableId="1727995081">
    <w:abstractNumId w:val="5"/>
  </w:num>
  <w:num w:numId="34" w16cid:durableId="2116366110">
    <w:abstractNumId w:val="33"/>
  </w:num>
  <w:num w:numId="35" w16cid:durableId="1031607369">
    <w:abstractNumId w:val="7"/>
  </w:num>
  <w:num w:numId="36" w16cid:durableId="1696425787">
    <w:abstractNumId w:val="15"/>
  </w:num>
  <w:num w:numId="37" w16cid:durableId="225530227">
    <w:abstractNumId w:val="31"/>
  </w:num>
  <w:num w:numId="38" w16cid:durableId="1892685949">
    <w:abstractNumId w:val="46"/>
  </w:num>
  <w:num w:numId="39" w16cid:durableId="581566954">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16cid:durableId="412967311">
    <w:abstractNumId w:val="27"/>
  </w:num>
  <w:num w:numId="41" w16cid:durableId="65081034">
    <w:abstractNumId w:val="40"/>
  </w:num>
  <w:num w:numId="42" w16cid:durableId="535390728">
    <w:abstractNumId w:val="14"/>
  </w:num>
  <w:num w:numId="43" w16cid:durableId="1901162650">
    <w:abstractNumId w:val="28"/>
  </w:num>
  <w:num w:numId="44" w16cid:durableId="133328934">
    <w:abstractNumId w:val="42"/>
  </w:num>
  <w:num w:numId="45" w16cid:durableId="897056896">
    <w:abstractNumId w:val="20"/>
  </w:num>
  <w:num w:numId="46" w16cid:durableId="1748529047">
    <w:abstractNumId w:val="2"/>
  </w:num>
  <w:num w:numId="47" w16cid:durableId="1305546652">
    <w:abstractNumId w:val="18"/>
  </w:num>
  <w:num w:numId="48" w16cid:durableId="247808179">
    <w:abstractNumId w:val="26"/>
  </w:num>
  <w:num w:numId="49" w16cid:durableId="1718092617">
    <w:abstractNumId w:val="0"/>
  </w:num>
  <w:num w:numId="50" w16cid:durableId="1098407684">
    <w:abstractNumId w:val="3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activeWritingStyle w:appName="MSWord" w:lang="en-AU" w:vendorID="64" w:dllVersion="6" w:nlCheck="1" w:checkStyle="1"/>
  <w:activeWritingStyle w:appName="MSWord" w:lang="en-GB" w:vendorID="64" w:dllVersion="6" w:nlCheck="1" w:checkStyle="1"/>
  <w:activeWritingStyle w:appName="MSWord" w:lang="en-US" w:vendorID="64" w:dllVersion="6" w:nlCheck="1" w:checkStyle="1"/>
  <w:activeWritingStyle w:appName="MSWord" w:lang="en-AU" w:vendorID="64" w:dllVersion="0" w:nlCheck="1" w:checkStyle="0"/>
  <w:activeWritingStyle w:appName="MSWord" w:lang="en-GB" w:vendorID="64" w:dllVersion="0" w:nlCheck="1" w:checkStyle="0"/>
  <w:activeWritingStyle w:appName="MSWord" w:lang="en-US" w:vendorID="64" w:dllVersion="0" w:nlCheck="1" w:checkStyle="0"/>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oNotTrackMoves/>
  <w:defaultTabStop w:val="720"/>
  <w:drawingGridHorizontalSpacing w:val="120"/>
  <w:displayHorizontalDrawingGridEvery w:val="2"/>
  <w:noPunctuationKerning/>
  <w:characterSpacingControl w:val="doNotCompress"/>
  <w:hdrShapeDefaults>
    <o:shapedefaults v:ext="edit" spidmax="2057"/>
  </w:hdrShapeDefaults>
  <w:footnotePr>
    <w:footnote w:id="-1"/>
    <w:footnote w:id="0"/>
  </w:footnotePr>
  <w:endnotePr>
    <w:endnote w:id="-1"/>
    <w:endnote w:id="0"/>
  </w:endnotePr>
  <w:compat>
    <w:applyBreakingRules/>
    <w:useFELayout/>
    <w:useNormalStyleForList/>
    <w:doNotUseIndentAsNumberingTabStop/>
    <w:useAltKinsokuLineBreakRules/>
    <w:allowSpaceOfSameStyleInTable/>
    <w:doNotSuppressIndentation/>
    <w:doNotAutofitConstrainedTables/>
    <w:autofitToFirstFixedWidthCell/>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426FBB"/>
    <w:rsid w:val="000002E1"/>
    <w:rsid w:val="00017719"/>
    <w:rsid w:val="00027F1D"/>
    <w:rsid w:val="0003296C"/>
    <w:rsid w:val="00035569"/>
    <w:rsid w:val="00054421"/>
    <w:rsid w:val="00062E46"/>
    <w:rsid w:val="00074AC8"/>
    <w:rsid w:val="00081408"/>
    <w:rsid w:val="00081EBE"/>
    <w:rsid w:val="00086EDC"/>
    <w:rsid w:val="00094973"/>
    <w:rsid w:val="000B36A3"/>
    <w:rsid w:val="000B4D86"/>
    <w:rsid w:val="000C013C"/>
    <w:rsid w:val="000E3F84"/>
    <w:rsid w:val="001056DF"/>
    <w:rsid w:val="00114025"/>
    <w:rsid w:val="001160D2"/>
    <w:rsid w:val="001348A5"/>
    <w:rsid w:val="00151B8E"/>
    <w:rsid w:val="00157865"/>
    <w:rsid w:val="0016642F"/>
    <w:rsid w:val="00182170"/>
    <w:rsid w:val="001928FB"/>
    <w:rsid w:val="00192BC7"/>
    <w:rsid w:val="001A50EA"/>
    <w:rsid w:val="001B1DBD"/>
    <w:rsid w:val="001E2F0A"/>
    <w:rsid w:val="001F16CD"/>
    <w:rsid w:val="001F47D2"/>
    <w:rsid w:val="0022285A"/>
    <w:rsid w:val="00224C61"/>
    <w:rsid w:val="002367D7"/>
    <w:rsid w:val="0027227B"/>
    <w:rsid w:val="00273AC7"/>
    <w:rsid w:val="00273D2C"/>
    <w:rsid w:val="0027469F"/>
    <w:rsid w:val="00285ECD"/>
    <w:rsid w:val="00290E1B"/>
    <w:rsid w:val="00291B17"/>
    <w:rsid w:val="002A3E44"/>
    <w:rsid w:val="002A6742"/>
    <w:rsid w:val="002B0DA5"/>
    <w:rsid w:val="002C1A7F"/>
    <w:rsid w:val="002C4239"/>
    <w:rsid w:val="002C559D"/>
    <w:rsid w:val="002D2D42"/>
    <w:rsid w:val="002D7F8E"/>
    <w:rsid w:val="002F3D11"/>
    <w:rsid w:val="002F72D0"/>
    <w:rsid w:val="003003AB"/>
    <w:rsid w:val="00311C49"/>
    <w:rsid w:val="0032119E"/>
    <w:rsid w:val="00321304"/>
    <w:rsid w:val="00331F84"/>
    <w:rsid w:val="00371689"/>
    <w:rsid w:val="003721C6"/>
    <w:rsid w:val="003950A4"/>
    <w:rsid w:val="003C2C56"/>
    <w:rsid w:val="003E3577"/>
    <w:rsid w:val="003E3B04"/>
    <w:rsid w:val="003F3A61"/>
    <w:rsid w:val="003F7D6D"/>
    <w:rsid w:val="00410A5D"/>
    <w:rsid w:val="00414909"/>
    <w:rsid w:val="00425A6A"/>
    <w:rsid w:val="00426FBB"/>
    <w:rsid w:val="00467802"/>
    <w:rsid w:val="0047429A"/>
    <w:rsid w:val="0048374C"/>
    <w:rsid w:val="0048771D"/>
    <w:rsid w:val="004941E4"/>
    <w:rsid w:val="00495EE4"/>
    <w:rsid w:val="004A6605"/>
    <w:rsid w:val="004C45FA"/>
    <w:rsid w:val="004E1BD8"/>
    <w:rsid w:val="004E452A"/>
    <w:rsid w:val="004E78E3"/>
    <w:rsid w:val="004F63D3"/>
    <w:rsid w:val="005004BF"/>
    <w:rsid w:val="00502E89"/>
    <w:rsid w:val="00510E95"/>
    <w:rsid w:val="00527D56"/>
    <w:rsid w:val="0053221F"/>
    <w:rsid w:val="00536FAE"/>
    <w:rsid w:val="0054163F"/>
    <w:rsid w:val="00542C85"/>
    <w:rsid w:val="005434BC"/>
    <w:rsid w:val="00553510"/>
    <w:rsid w:val="00554186"/>
    <w:rsid w:val="00585769"/>
    <w:rsid w:val="00591130"/>
    <w:rsid w:val="00592934"/>
    <w:rsid w:val="005A3F28"/>
    <w:rsid w:val="005A40BE"/>
    <w:rsid w:val="005B13E2"/>
    <w:rsid w:val="005B47D7"/>
    <w:rsid w:val="005C018C"/>
    <w:rsid w:val="005C54AC"/>
    <w:rsid w:val="005C5526"/>
    <w:rsid w:val="005C62C6"/>
    <w:rsid w:val="005D7B9E"/>
    <w:rsid w:val="005F0834"/>
    <w:rsid w:val="005F6DC3"/>
    <w:rsid w:val="005F6ED6"/>
    <w:rsid w:val="00601A8E"/>
    <w:rsid w:val="0062033E"/>
    <w:rsid w:val="00624482"/>
    <w:rsid w:val="00637F35"/>
    <w:rsid w:val="006426EA"/>
    <w:rsid w:val="0064681E"/>
    <w:rsid w:val="0064799C"/>
    <w:rsid w:val="00654156"/>
    <w:rsid w:val="0065724A"/>
    <w:rsid w:val="006B47CA"/>
    <w:rsid w:val="006C7AAA"/>
    <w:rsid w:val="006D1C2A"/>
    <w:rsid w:val="006D264F"/>
    <w:rsid w:val="006E2A8D"/>
    <w:rsid w:val="006E7574"/>
    <w:rsid w:val="00703430"/>
    <w:rsid w:val="007069BE"/>
    <w:rsid w:val="00710C90"/>
    <w:rsid w:val="00723507"/>
    <w:rsid w:val="00745C86"/>
    <w:rsid w:val="007614CC"/>
    <w:rsid w:val="00764603"/>
    <w:rsid w:val="0076604D"/>
    <w:rsid w:val="00790909"/>
    <w:rsid w:val="007B5A07"/>
    <w:rsid w:val="007D3E71"/>
    <w:rsid w:val="007E5D6A"/>
    <w:rsid w:val="007E645D"/>
    <w:rsid w:val="007F75CA"/>
    <w:rsid w:val="00821E08"/>
    <w:rsid w:val="00834EFD"/>
    <w:rsid w:val="00844B24"/>
    <w:rsid w:val="0084515F"/>
    <w:rsid w:val="00847534"/>
    <w:rsid w:val="0085092D"/>
    <w:rsid w:val="0086111D"/>
    <w:rsid w:val="00877D4C"/>
    <w:rsid w:val="00881EB2"/>
    <w:rsid w:val="00883903"/>
    <w:rsid w:val="0089763B"/>
    <w:rsid w:val="008B5BC6"/>
    <w:rsid w:val="008B6AE3"/>
    <w:rsid w:val="008B79A4"/>
    <w:rsid w:val="008D1045"/>
    <w:rsid w:val="008E5996"/>
    <w:rsid w:val="008F44F6"/>
    <w:rsid w:val="00901AE1"/>
    <w:rsid w:val="009205B4"/>
    <w:rsid w:val="00937B8A"/>
    <w:rsid w:val="00955B59"/>
    <w:rsid w:val="0098762D"/>
    <w:rsid w:val="00992262"/>
    <w:rsid w:val="009926BC"/>
    <w:rsid w:val="009A4319"/>
    <w:rsid w:val="009A6C3F"/>
    <w:rsid w:val="009B73F2"/>
    <w:rsid w:val="009C12BD"/>
    <w:rsid w:val="009C50FE"/>
    <w:rsid w:val="009E0231"/>
    <w:rsid w:val="009F1E6E"/>
    <w:rsid w:val="00A03E75"/>
    <w:rsid w:val="00A32BFA"/>
    <w:rsid w:val="00A45FCE"/>
    <w:rsid w:val="00A47257"/>
    <w:rsid w:val="00A52A07"/>
    <w:rsid w:val="00A75671"/>
    <w:rsid w:val="00A773CC"/>
    <w:rsid w:val="00A9318B"/>
    <w:rsid w:val="00A94AC1"/>
    <w:rsid w:val="00AB18B7"/>
    <w:rsid w:val="00AC1973"/>
    <w:rsid w:val="00AD335D"/>
    <w:rsid w:val="00AF384D"/>
    <w:rsid w:val="00AF792B"/>
    <w:rsid w:val="00B55D5E"/>
    <w:rsid w:val="00B650D5"/>
    <w:rsid w:val="00B94516"/>
    <w:rsid w:val="00BA19B7"/>
    <w:rsid w:val="00BA5A16"/>
    <w:rsid w:val="00BB2855"/>
    <w:rsid w:val="00BD19C1"/>
    <w:rsid w:val="00BD25B8"/>
    <w:rsid w:val="00BE6F61"/>
    <w:rsid w:val="00C012E1"/>
    <w:rsid w:val="00C017E9"/>
    <w:rsid w:val="00C06BB4"/>
    <w:rsid w:val="00C10D20"/>
    <w:rsid w:val="00C12E0C"/>
    <w:rsid w:val="00C21916"/>
    <w:rsid w:val="00C32D49"/>
    <w:rsid w:val="00C457CA"/>
    <w:rsid w:val="00C57FB7"/>
    <w:rsid w:val="00C65F3F"/>
    <w:rsid w:val="00C71728"/>
    <w:rsid w:val="00C72414"/>
    <w:rsid w:val="00C8667B"/>
    <w:rsid w:val="00C902CD"/>
    <w:rsid w:val="00CA4CE3"/>
    <w:rsid w:val="00CD16B5"/>
    <w:rsid w:val="00CD4F3F"/>
    <w:rsid w:val="00CE3D45"/>
    <w:rsid w:val="00D015F0"/>
    <w:rsid w:val="00D023DA"/>
    <w:rsid w:val="00D311F8"/>
    <w:rsid w:val="00D31D2B"/>
    <w:rsid w:val="00D36B52"/>
    <w:rsid w:val="00D377C8"/>
    <w:rsid w:val="00D41274"/>
    <w:rsid w:val="00D434E0"/>
    <w:rsid w:val="00D43BF3"/>
    <w:rsid w:val="00D53BDE"/>
    <w:rsid w:val="00D56632"/>
    <w:rsid w:val="00D767BB"/>
    <w:rsid w:val="00D8634C"/>
    <w:rsid w:val="00D939B0"/>
    <w:rsid w:val="00DB16E0"/>
    <w:rsid w:val="00DB2DF9"/>
    <w:rsid w:val="00DB7E63"/>
    <w:rsid w:val="00DC2055"/>
    <w:rsid w:val="00DD71E8"/>
    <w:rsid w:val="00DD7F83"/>
    <w:rsid w:val="00E0641E"/>
    <w:rsid w:val="00E06664"/>
    <w:rsid w:val="00E27D8C"/>
    <w:rsid w:val="00E304BC"/>
    <w:rsid w:val="00E32853"/>
    <w:rsid w:val="00E401F8"/>
    <w:rsid w:val="00E46425"/>
    <w:rsid w:val="00E47D0E"/>
    <w:rsid w:val="00E60A97"/>
    <w:rsid w:val="00E65018"/>
    <w:rsid w:val="00E94339"/>
    <w:rsid w:val="00E97563"/>
    <w:rsid w:val="00EB0B63"/>
    <w:rsid w:val="00EC265C"/>
    <w:rsid w:val="00ED61CB"/>
    <w:rsid w:val="00F05DDD"/>
    <w:rsid w:val="00F06A72"/>
    <w:rsid w:val="00F136F0"/>
    <w:rsid w:val="00F20BBB"/>
    <w:rsid w:val="00F43BD8"/>
    <w:rsid w:val="00F51076"/>
    <w:rsid w:val="00F562F3"/>
    <w:rsid w:val="00F74B89"/>
    <w:rsid w:val="00F75133"/>
    <w:rsid w:val="00F75A6C"/>
    <w:rsid w:val="00F76DA6"/>
    <w:rsid w:val="00FA3899"/>
    <w:rsid w:val="00FA4909"/>
    <w:rsid w:val="00FA6751"/>
    <w:rsid w:val="00FB1048"/>
    <w:rsid w:val="00FB62C4"/>
    <w:rsid w:val="00FB7701"/>
    <w:rsid w:val="00FD1AC5"/>
    <w:rsid w:val="00FD5CF0"/>
    <w:rsid w:val="00FF397A"/>
  </w:rsids>
  <m:mathPr>
    <m:mathFont m:val="Cambria Math"/>
    <m:brkBin m:val="before"/>
    <m:brkBinSub m:val="--"/>
    <m:smallFrac m:val="0"/>
    <m:dispDef/>
    <m:lMargin m:val="0"/>
    <m:rMargin m:val="0"/>
    <m:defJc m:val="centerGroup"/>
    <m:wrapIndent m:val="1440"/>
    <m:intLim m:val="subSup"/>
    <m:naryLim m:val="undOvr"/>
  </m:mathPr>
  <w:themeFontLang w:val="en-IE" w:bidi="ar-SA"/>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PlaceType"/>
  <w:smartTagType w:namespaceuri="urn:schemas-microsoft-com:office:smarttags" w:name="PlaceName"/>
  <w:smartTagType w:namespaceuri="urn:schemas-microsoft-com:office:smarttags" w:name="country-region"/>
  <w:shapeDefaults>
    <o:shapedefaults v:ext="edit" spidmax="2057"/>
    <o:shapelayout v:ext="edit">
      <o:idmap v:ext="edit" data="2"/>
      <o:rules v:ext="edit">
        <o:r id="V:Rule1" type="connector" idref="#_x0000_s2050"/>
      </o:rules>
    </o:shapelayout>
  </w:shapeDefaults>
  <w:decimalSymbol w:val="."/>
  <w:listSeparator w:val=","/>
  <w14:docId w14:val="5D02093A"/>
  <w15:chartTrackingRefBased/>
  <w15:docId w15:val="{78FEDF4F-2EAB-4305-981B-D1459CAFE6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IE" w:eastAsia="en-I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A52A07"/>
    <w:rPr>
      <w:sz w:val="24"/>
      <w:szCs w:val="24"/>
      <w:lang w:val="en-US" w:eastAsia="zh-CN"/>
    </w:rPr>
  </w:style>
  <w:style w:type="paragraph" w:styleId="Heading1">
    <w:name w:val="heading 1"/>
    <w:basedOn w:val="Normal"/>
    <w:next w:val="Normal"/>
    <w:qFormat/>
    <w:rsid w:val="00081EBE"/>
    <w:pPr>
      <w:keepNext/>
      <w:spacing w:before="240" w:after="60"/>
      <w:outlineLvl w:val="0"/>
    </w:pPr>
    <w:rPr>
      <w:rFonts w:ascii="Arial" w:hAnsi="Arial" w:cs="Arial"/>
      <w:b/>
      <w:bCs/>
      <w:kern w:val="32"/>
      <w:sz w:val="32"/>
      <w:szCs w:val="32"/>
    </w:rPr>
  </w:style>
  <w:style w:type="paragraph" w:styleId="Heading2">
    <w:name w:val="heading 2"/>
    <w:basedOn w:val="Normal"/>
    <w:next w:val="Normal"/>
    <w:qFormat/>
    <w:rsid w:val="0027227B"/>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F06A72"/>
    <w:pPr>
      <w:keepNext/>
      <w:spacing w:before="240" w:after="60"/>
      <w:outlineLvl w:val="2"/>
    </w:pPr>
    <w:rPr>
      <w:rFonts w:ascii="Arial" w:hAnsi="Arial" w:cs="Arial"/>
      <w:b/>
      <w:bCs/>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IEEEAuthorName">
    <w:name w:val="IEEE Author Name"/>
    <w:basedOn w:val="Normal"/>
    <w:next w:val="Normal"/>
    <w:rsid w:val="00081EBE"/>
    <w:pPr>
      <w:adjustRightInd w:val="0"/>
      <w:snapToGrid w:val="0"/>
      <w:spacing w:before="120" w:after="120"/>
      <w:jc w:val="center"/>
    </w:pPr>
    <w:rPr>
      <w:rFonts w:eastAsia="Times New Roman"/>
      <w:sz w:val="22"/>
      <w:lang w:val="en-GB" w:eastAsia="en-GB"/>
    </w:rPr>
  </w:style>
  <w:style w:type="paragraph" w:customStyle="1" w:styleId="IEEEAuthorAffiliation">
    <w:name w:val="IEEE Author Affiliation"/>
    <w:basedOn w:val="Normal"/>
    <w:next w:val="Normal"/>
    <w:rsid w:val="00081EBE"/>
    <w:pPr>
      <w:spacing w:after="60"/>
      <w:jc w:val="center"/>
    </w:pPr>
    <w:rPr>
      <w:rFonts w:eastAsia="Times New Roman"/>
      <w:i/>
      <w:sz w:val="20"/>
      <w:lang w:val="en-GB" w:eastAsia="en-GB"/>
    </w:rPr>
  </w:style>
  <w:style w:type="paragraph" w:customStyle="1" w:styleId="IEEEHeading2">
    <w:name w:val="IEEE Heading 2"/>
    <w:basedOn w:val="Normal"/>
    <w:next w:val="IEEEParagraph"/>
    <w:rsid w:val="00273D2C"/>
    <w:pPr>
      <w:numPr>
        <w:numId w:val="37"/>
      </w:numPr>
      <w:adjustRightInd w:val="0"/>
      <w:snapToGrid w:val="0"/>
      <w:spacing w:before="150" w:after="60"/>
      <w:ind w:left="289" w:hanging="289"/>
    </w:pPr>
    <w:rPr>
      <w:i/>
      <w:sz w:val="20"/>
    </w:rPr>
  </w:style>
  <w:style w:type="paragraph" w:customStyle="1" w:styleId="IEEEAuthorEmail">
    <w:name w:val="IEEE Author Email"/>
    <w:next w:val="IEEEAuthorAffiliation"/>
    <w:rsid w:val="00081EBE"/>
    <w:pPr>
      <w:spacing w:after="60"/>
      <w:jc w:val="center"/>
    </w:pPr>
    <w:rPr>
      <w:rFonts w:ascii="Courier" w:eastAsia="Times New Roman" w:hAnsi="Courier"/>
      <w:sz w:val="18"/>
      <w:szCs w:val="24"/>
      <w:lang w:val="en-GB" w:eastAsia="en-GB"/>
    </w:rPr>
  </w:style>
  <w:style w:type="paragraph" w:customStyle="1" w:styleId="IEEEAbstractHeading">
    <w:name w:val="IEEE Abstract Heading"/>
    <w:basedOn w:val="IEEEAbtract"/>
    <w:next w:val="IEEEAbtract"/>
    <w:link w:val="IEEEAbstractHeadingChar"/>
    <w:rsid w:val="00D41274"/>
    <w:rPr>
      <w:i/>
    </w:rPr>
  </w:style>
  <w:style w:type="character" w:customStyle="1" w:styleId="IEEEAbstractHeadingChar">
    <w:name w:val="IEEE Abstract Heading Char"/>
    <w:link w:val="IEEEAbstractHeading"/>
    <w:rsid w:val="00D41274"/>
    <w:rPr>
      <w:rFonts w:eastAsia="SimSun"/>
      <w:b/>
      <w:i/>
      <w:sz w:val="18"/>
      <w:szCs w:val="24"/>
      <w:lang w:val="en-GB" w:eastAsia="en-GB" w:bidi="ar-SA"/>
    </w:rPr>
  </w:style>
  <w:style w:type="paragraph" w:customStyle="1" w:styleId="IEEEAbtract">
    <w:name w:val="IEEE Abtract"/>
    <w:basedOn w:val="Normal"/>
    <w:next w:val="Normal"/>
    <w:link w:val="IEEEAbtractChar"/>
    <w:rsid w:val="00D41274"/>
    <w:pPr>
      <w:adjustRightInd w:val="0"/>
      <w:snapToGrid w:val="0"/>
      <w:jc w:val="both"/>
    </w:pPr>
    <w:rPr>
      <w:b/>
      <w:sz w:val="18"/>
      <w:lang w:val="en-GB" w:eastAsia="en-GB"/>
    </w:rPr>
  </w:style>
  <w:style w:type="character" w:customStyle="1" w:styleId="IEEEAbtractChar">
    <w:name w:val="IEEE Abtract Char"/>
    <w:link w:val="IEEEAbtract"/>
    <w:rsid w:val="00D41274"/>
    <w:rPr>
      <w:rFonts w:eastAsia="SimSun"/>
      <w:b/>
      <w:sz w:val="18"/>
      <w:szCs w:val="24"/>
      <w:lang w:val="en-GB" w:eastAsia="en-GB" w:bidi="ar-SA"/>
    </w:rPr>
  </w:style>
  <w:style w:type="paragraph" w:customStyle="1" w:styleId="IEEEParagraph">
    <w:name w:val="IEEE Paragraph"/>
    <w:basedOn w:val="Normal"/>
    <w:link w:val="IEEEParagraphChar"/>
    <w:rsid w:val="004A6605"/>
    <w:pPr>
      <w:adjustRightInd w:val="0"/>
      <w:snapToGrid w:val="0"/>
      <w:ind w:firstLine="216"/>
      <w:jc w:val="both"/>
    </w:pPr>
    <w:rPr>
      <w:sz w:val="20"/>
    </w:rPr>
  </w:style>
  <w:style w:type="paragraph" w:customStyle="1" w:styleId="IEEEHeading1">
    <w:name w:val="IEEE Heading 1"/>
    <w:basedOn w:val="Normal"/>
    <w:next w:val="IEEEParagraph"/>
    <w:rsid w:val="00273D2C"/>
    <w:pPr>
      <w:numPr>
        <w:numId w:val="46"/>
      </w:numPr>
      <w:adjustRightInd w:val="0"/>
      <w:snapToGrid w:val="0"/>
      <w:spacing w:before="180" w:after="60"/>
      <w:ind w:left="289" w:hanging="289"/>
      <w:jc w:val="center"/>
    </w:pPr>
    <w:rPr>
      <w:smallCaps/>
      <w:sz w:val="20"/>
    </w:rPr>
  </w:style>
  <w:style w:type="table" w:styleId="TableGrid">
    <w:name w:val="Table Grid"/>
    <w:basedOn w:val="TableNormal"/>
    <w:rsid w:val="00A03E7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EEETableCell">
    <w:name w:val="IEEE Table Cell"/>
    <w:basedOn w:val="IEEEParagraph"/>
    <w:rsid w:val="00331F84"/>
    <w:pPr>
      <w:ind w:firstLine="0"/>
      <w:jc w:val="left"/>
    </w:pPr>
    <w:rPr>
      <w:sz w:val="18"/>
    </w:rPr>
  </w:style>
  <w:style w:type="paragraph" w:customStyle="1" w:styleId="IEEETitle">
    <w:name w:val="IEEE Title"/>
    <w:basedOn w:val="Normal"/>
    <w:next w:val="IEEEAuthorName"/>
    <w:rsid w:val="00E32853"/>
    <w:pPr>
      <w:adjustRightInd w:val="0"/>
      <w:snapToGrid w:val="0"/>
      <w:jc w:val="center"/>
    </w:pPr>
    <w:rPr>
      <w:sz w:val="48"/>
    </w:rPr>
  </w:style>
  <w:style w:type="paragraph" w:customStyle="1" w:styleId="IEEEHeading3">
    <w:name w:val="IEEE Heading 3"/>
    <w:basedOn w:val="Normal"/>
    <w:next w:val="IEEEParagraph"/>
    <w:link w:val="IEEEHeading3Char"/>
    <w:rsid w:val="00321304"/>
    <w:pPr>
      <w:numPr>
        <w:numId w:val="24"/>
      </w:numPr>
      <w:adjustRightInd w:val="0"/>
      <w:snapToGrid w:val="0"/>
      <w:spacing w:before="120" w:after="60"/>
      <w:ind w:firstLine="216"/>
      <w:jc w:val="both"/>
    </w:pPr>
    <w:rPr>
      <w:i/>
      <w:sz w:val="20"/>
    </w:rPr>
  </w:style>
  <w:style w:type="paragraph" w:customStyle="1" w:styleId="IEEETableCaption">
    <w:name w:val="IEEE Table Caption"/>
    <w:basedOn w:val="Normal"/>
    <w:next w:val="IEEEParagraph"/>
    <w:rsid w:val="00A45FCE"/>
    <w:pPr>
      <w:spacing w:before="120" w:after="120"/>
      <w:jc w:val="center"/>
    </w:pPr>
    <w:rPr>
      <w:smallCaps/>
      <w:sz w:val="16"/>
    </w:rPr>
  </w:style>
  <w:style w:type="paragraph" w:styleId="Caption">
    <w:name w:val="caption"/>
    <w:basedOn w:val="Normal"/>
    <w:next w:val="Normal"/>
    <w:qFormat/>
    <w:rsid w:val="00A45FCE"/>
    <w:pPr>
      <w:spacing w:before="120" w:after="120"/>
    </w:pPr>
    <w:rPr>
      <w:b/>
      <w:bCs/>
      <w:sz w:val="20"/>
      <w:szCs w:val="20"/>
    </w:rPr>
  </w:style>
  <w:style w:type="character" w:customStyle="1" w:styleId="IEEEParagraphChar">
    <w:name w:val="IEEE Paragraph Char"/>
    <w:link w:val="IEEEParagraph"/>
    <w:rsid w:val="004A6605"/>
    <w:rPr>
      <w:rFonts w:eastAsia="SimSun"/>
      <w:sz w:val="24"/>
      <w:szCs w:val="24"/>
      <w:lang w:val="en-AU" w:eastAsia="zh-CN" w:bidi="ar-SA"/>
    </w:rPr>
  </w:style>
  <w:style w:type="numbering" w:customStyle="1" w:styleId="IEEEBullet1">
    <w:name w:val="IEEE Bullet 1"/>
    <w:basedOn w:val="NoList"/>
    <w:rsid w:val="00955B59"/>
    <w:pPr>
      <w:numPr>
        <w:numId w:val="43"/>
      </w:numPr>
    </w:pPr>
  </w:style>
  <w:style w:type="paragraph" w:customStyle="1" w:styleId="IEEEFigureCaptionSingle-Line">
    <w:name w:val="IEEE Figure Caption Single-Line"/>
    <w:basedOn w:val="IEEETableCaption"/>
    <w:next w:val="IEEEParagraph"/>
    <w:rsid w:val="00FA4909"/>
    <w:rPr>
      <w:smallCaps w:val="0"/>
    </w:rPr>
  </w:style>
  <w:style w:type="character" w:customStyle="1" w:styleId="IEEEHeading3Char">
    <w:name w:val="IEEE Heading 3 Char"/>
    <w:link w:val="IEEEHeading3"/>
    <w:rsid w:val="00321304"/>
    <w:rPr>
      <w:rFonts w:eastAsia="SimSun"/>
      <w:i/>
      <w:szCs w:val="24"/>
      <w:lang w:val="en-AU" w:eastAsia="zh-CN" w:bidi="ar-SA"/>
    </w:rPr>
  </w:style>
  <w:style w:type="paragraph" w:customStyle="1" w:styleId="IEEEFigure">
    <w:name w:val="IEEE Figure"/>
    <w:basedOn w:val="Normal"/>
    <w:next w:val="IEEEFigureCaptionSingle-Line"/>
    <w:rsid w:val="00D36B52"/>
    <w:pPr>
      <w:jc w:val="center"/>
    </w:pPr>
  </w:style>
  <w:style w:type="paragraph" w:customStyle="1" w:styleId="IEEEReferenceItem">
    <w:name w:val="IEEE Reference Item"/>
    <w:basedOn w:val="Normal"/>
    <w:rsid w:val="00CD4F3F"/>
    <w:pPr>
      <w:adjustRightInd w:val="0"/>
      <w:snapToGrid w:val="0"/>
      <w:jc w:val="both"/>
    </w:pPr>
    <w:rPr>
      <w:sz w:val="16"/>
    </w:rPr>
  </w:style>
  <w:style w:type="paragraph" w:customStyle="1" w:styleId="IEEEFigureCaptionMulti-Lines">
    <w:name w:val="IEEE Figure Caption Multi-Lines"/>
    <w:basedOn w:val="IEEEFigureCaptionSingle-Line"/>
    <w:next w:val="IEEEParagraph"/>
    <w:rsid w:val="00D36B52"/>
    <w:pPr>
      <w:jc w:val="both"/>
    </w:pPr>
  </w:style>
  <w:style w:type="paragraph" w:customStyle="1" w:styleId="IEEETableHeaderCentered">
    <w:name w:val="IEEE Table Header Centered"/>
    <w:basedOn w:val="IEEETableCell"/>
    <w:rsid w:val="00D36B52"/>
    <w:pPr>
      <w:jc w:val="center"/>
    </w:pPr>
    <w:rPr>
      <w:b/>
      <w:bCs/>
    </w:rPr>
  </w:style>
  <w:style w:type="paragraph" w:customStyle="1" w:styleId="IEEETableHeaderLeft-Justified">
    <w:name w:val="IEEE Table Header Left-Justified"/>
    <w:basedOn w:val="IEEETableCell"/>
    <w:rsid w:val="00D36B52"/>
    <w:rPr>
      <w:b/>
      <w:bCs/>
    </w:rPr>
  </w:style>
  <w:style w:type="paragraph" w:styleId="Header">
    <w:name w:val="header"/>
    <w:basedOn w:val="Normal"/>
    <w:link w:val="HeaderChar"/>
    <w:rsid w:val="002B0DA5"/>
    <w:pPr>
      <w:tabs>
        <w:tab w:val="center" w:pos="4680"/>
        <w:tab w:val="right" w:pos="9360"/>
      </w:tabs>
    </w:pPr>
  </w:style>
  <w:style w:type="character" w:customStyle="1" w:styleId="HeaderChar">
    <w:name w:val="Header Char"/>
    <w:link w:val="Header"/>
    <w:rsid w:val="002B0DA5"/>
    <w:rPr>
      <w:sz w:val="24"/>
      <w:szCs w:val="24"/>
      <w:lang w:val="en-AU" w:eastAsia="zh-CN"/>
    </w:rPr>
  </w:style>
  <w:style w:type="paragraph" w:styleId="Footer">
    <w:name w:val="footer"/>
    <w:basedOn w:val="Normal"/>
    <w:link w:val="FooterChar"/>
    <w:uiPriority w:val="99"/>
    <w:rsid w:val="002B0DA5"/>
    <w:pPr>
      <w:tabs>
        <w:tab w:val="center" w:pos="4680"/>
        <w:tab w:val="right" w:pos="9360"/>
      </w:tabs>
    </w:pPr>
  </w:style>
  <w:style w:type="character" w:customStyle="1" w:styleId="FooterChar">
    <w:name w:val="Footer Char"/>
    <w:link w:val="Footer"/>
    <w:uiPriority w:val="99"/>
    <w:rsid w:val="002B0DA5"/>
    <w:rPr>
      <w:sz w:val="24"/>
      <w:szCs w:val="24"/>
      <w:lang w:val="en-AU" w:eastAsia="zh-CN"/>
    </w:rPr>
  </w:style>
  <w:style w:type="paragraph" w:customStyle="1" w:styleId="Stylepapertitle14ptBold">
    <w:name w:val="Style paper title + 14 pt Bold"/>
    <w:basedOn w:val="Normal"/>
    <w:rsid w:val="00881EB2"/>
    <w:pPr>
      <w:spacing w:after="120"/>
      <w:jc w:val="center"/>
    </w:pPr>
    <w:rPr>
      <w:rFonts w:eastAsia="MS Mincho"/>
      <w:b/>
      <w:bCs/>
      <w:noProof/>
      <w:sz w:val="28"/>
      <w:szCs w:val="28"/>
      <w:lang w:eastAsia="en-US"/>
    </w:rPr>
  </w:style>
  <w:style w:type="character" w:styleId="Hyperlink">
    <w:name w:val="Hyperlink"/>
    <w:rsid w:val="00F51076"/>
    <w:rPr>
      <w:color w:val="467886"/>
      <w:u w:val="single"/>
    </w:rPr>
  </w:style>
  <w:style w:type="character" w:styleId="UnresolvedMention">
    <w:name w:val="Unresolved Mention"/>
    <w:uiPriority w:val="99"/>
    <w:semiHidden/>
    <w:unhideWhenUsed/>
    <w:rsid w:val="00F51076"/>
    <w:rPr>
      <w:color w:val="605E5C"/>
      <w:shd w:val="clear" w:color="auto" w:fill="E1DFDD"/>
    </w:rPr>
  </w:style>
  <w:style w:type="character" w:styleId="FollowedHyperlink">
    <w:name w:val="FollowedHyperlink"/>
    <w:rsid w:val="00F51076"/>
    <w:rPr>
      <w:color w:val="96607D"/>
      <w:u w:val="single"/>
    </w:rPr>
  </w:style>
  <w:style w:type="paragraph" w:styleId="Bibliography">
    <w:name w:val="Bibliography"/>
    <w:basedOn w:val="Normal"/>
    <w:next w:val="Normal"/>
    <w:uiPriority w:val="37"/>
    <w:unhideWhenUsed/>
    <w:rsid w:val="0098762D"/>
    <w:pPr>
      <w:tabs>
        <w:tab w:val="left" w:pos="384"/>
      </w:tabs>
      <w:ind w:left="384" w:hanging="384"/>
    </w:pPr>
  </w:style>
  <w:style w:type="paragraph" w:styleId="BodyText">
    <w:name w:val="Body Text"/>
    <w:basedOn w:val="Normal"/>
    <w:link w:val="BodyTextChar"/>
    <w:rsid w:val="00937B8A"/>
    <w:rPr>
      <w:rFonts w:eastAsia="Times New Roman"/>
      <w:b/>
      <w:szCs w:val="20"/>
      <w:lang w:val="en-GB" w:eastAsia="en-US"/>
    </w:rPr>
  </w:style>
  <w:style w:type="character" w:customStyle="1" w:styleId="BodyTextChar">
    <w:name w:val="Body Text Char"/>
    <w:link w:val="BodyText"/>
    <w:rsid w:val="00937B8A"/>
    <w:rPr>
      <w:rFonts w:eastAsia="Times New Roman"/>
      <w:b/>
      <w:sz w:val="24"/>
      <w:lang w:val="en-GB" w:eastAsia="en-US"/>
    </w:rPr>
  </w:style>
  <w:style w:type="paragraph" w:styleId="Title">
    <w:name w:val="Title"/>
    <w:basedOn w:val="Normal"/>
    <w:next w:val="Normal"/>
    <w:link w:val="TitleChar"/>
    <w:qFormat/>
    <w:rsid w:val="00937B8A"/>
    <w:pPr>
      <w:spacing w:before="240" w:after="60"/>
      <w:jc w:val="center"/>
      <w:outlineLvl w:val="0"/>
    </w:pPr>
    <w:rPr>
      <w:rFonts w:ascii="Calibri Light" w:eastAsia="Times New Roman" w:hAnsi="Calibri Light"/>
      <w:b/>
      <w:bCs/>
      <w:kern w:val="28"/>
      <w:sz w:val="32"/>
      <w:szCs w:val="32"/>
      <w:lang w:val="en-IE" w:eastAsia="en-IE"/>
    </w:rPr>
  </w:style>
  <w:style w:type="character" w:customStyle="1" w:styleId="TitleChar">
    <w:name w:val="Title Char"/>
    <w:link w:val="Title"/>
    <w:rsid w:val="00937B8A"/>
    <w:rPr>
      <w:rFonts w:ascii="Calibri Light" w:eastAsia="Times New Roman" w:hAnsi="Calibri Light"/>
      <w:b/>
      <w:bCs/>
      <w:kern w:val="28"/>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webSettings>
</file>

<file path=word/_rels/document.xml.rels><?xml version="1.0" encoding="UTF-8" standalone="yes"?>
<Relationships xmlns="http://schemas.openxmlformats.org/package/2006/relationships"><Relationship Id="rId8" Type="http://schemas.openxmlformats.org/officeDocument/2006/relationships/hyperlink" Target="https://libguides.ncirl.ie/useofaiinteachingandlearning/studentguide" TargetMode="External"/><Relationship Id="rId13" Type="http://schemas.openxmlformats.org/officeDocument/2006/relationships/image" Target="media/image6.png"/><Relationship Id="rId18" Type="http://schemas.openxmlformats.org/officeDocument/2006/relationships/hyperlink" Target="https://public.tableau.com/app/profile/laith.ahmed/viz/WhatdrivesAMoviesSuccessTheDashboard/Dashboard1" TargetMode="External"/><Relationship Id="rId3" Type="http://schemas.openxmlformats.org/officeDocument/2006/relationships/settings" Target="settings.xml"/><Relationship Id="rId7" Type="http://schemas.openxmlformats.org/officeDocument/2006/relationships/image" Target="media/image1.jpeg"/><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hyperlink" Target="https://public.tableau.com/app/profile/laith.ahmed/viz/WhatdrivesAMoviesSuccessTheDashboard/Dashboard1" TargetMode="External"/><Relationship Id="rId20" Type="http://schemas.openxmlformats.org/officeDocument/2006/relationships/theme" Target="theme/theme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png"/><Relationship Id="rId5" Type="http://schemas.openxmlformats.org/officeDocument/2006/relationships/footnotes" Target="footnotes.xml"/><Relationship Id="rId15" Type="http://schemas.openxmlformats.org/officeDocument/2006/relationships/image" Target="media/image7.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hyperlink" Target="https://public.tableau.com/app/profile/laith.ahmed/viz/WhatdrivesAMoviesSuccessTheDashboard/Dashboard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Template>
  <TotalTime>421</TotalTime>
  <Pages>12</Pages>
  <Words>3994</Words>
  <Characters>20814</Characters>
  <Application>Microsoft Office Word</Application>
  <DocSecurity>0</DocSecurity>
  <Lines>358</Lines>
  <Paragraphs>105</Paragraphs>
  <ScaleCrop>false</ScaleCrop>
  <HeadingPairs>
    <vt:vector size="2" baseType="variant">
      <vt:variant>
        <vt:lpstr>Title</vt:lpstr>
      </vt:variant>
      <vt:variant>
        <vt:i4>1</vt:i4>
      </vt:variant>
    </vt:vector>
  </HeadingPairs>
  <TitlesOfParts>
    <vt:vector size="1" baseType="lpstr">
      <vt:lpstr>IEEE Paper Template in A4 (V1)</vt:lpstr>
    </vt:vector>
  </TitlesOfParts>
  <Company/>
  <LinksUpToDate>false</LinksUpToDate>
  <CharactersWithSpaces>24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EE Paper Template in A4 (V1)</dc:title>
  <dc:subject/>
  <dc:creator>Causal Productions</dc:creator>
  <cp:keywords/>
  <cp:lastModifiedBy>Laith Waqas</cp:lastModifiedBy>
  <cp:revision>7</cp:revision>
  <cp:lastPrinted>2006-09-01T19:18:00Z</cp:lastPrinted>
  <dcterms:created xsi:type="dcterms:W3CDTF">2024-12-13T17:31:00Z</dcterms:created>
  <dcterms:modified xsi:type="dcterms:W3CDTF">2024-12-14T00: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011a7a5c0faa5bcd04acb2208fadba5f28ac7e88790f4d415f0dd63bd54de044</vt:lpwstr>
  </property>
  <property fmtid="{D5CDD505-2E9C-101B-9397-08002B2CF9AE}" pid="3" name="ZOTERO_PREF_1">
    <vt:lpwstr>&lt;data data-version="3" zotero-version="7.0.11"&gt;&lt;session id="eoFJDBhQ"/&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